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9055AA" w:rsidRDefault="00CB0A54">
          <w:pPr>
            <w:pStyle w:val="TDC1"/>
            <w:tabs>
              <w:tab w:val="left" w:pos="48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04036445" w:history="1">
            <w:r w:rsidR="009055AA" w:rsidRPr="00BB6B89">
              <w:rPr>
                <w:rStyle w:val="Hipervnculo"/>
                <w:noProof/>
              </w:rPr>
              <w:t>1</w:t>
            </w:r>
            <w:r w:rsidR="009055AA">
              <w:rPr>
                <w:rFonts w:asciiTheme="minorHAnsi" w:eastAsiaTheme="minorEastAsia" w:hAnsiTheme="minorHAnsi"/>
                <w:noProof/>
                <w:sz w:val="22"/>
                <w:lang w:eastAsia="es-CO"/>
              </w:rPr>
              <w:tab/>
            </w:r>
            <w:r w:rsidR="009055AA" w:rsidRPr="00BB6B89">
              <w:rPr>
                <w:rStyle w:val="Hipervnculo"/>
                <w:noProof/>
              </w:rPr>
              <w:t>Introducción</w:t>
            </w:r>
            <w:r w:rsidR="009055AA">
              <w:rPr>
                <w:noProof/>
                <w:webHidden/>
              </w:rPr>
              <w:tab/>
            </w:r>
            <w:r w:rsidR="009055AA">
              <w:rPr>
                <w:noProof/>
                <w:webHidden/>
              </w:rPr>
              <w:fldChar w:fldCharType="begin"/>
            </w:r>
            <w:r w:rsidR="009055AA">
              <w:rPr>
                <w:noProof/>
                <w:webHidden/>
              </w:rPr>
              <w:instrText xml:space="preserve"> PAGEREF _Toc504036445 \h </w:instrText>
            </w:r>
            <w:r w:rsidR="009055AA">
              <w:rPr>
                <w:noProof/>
                <w:webHidden/>
              </w:rPr>
            </w:r>
            <w:r w:rsidR="009055AA">
              <w:rPr>
                <w:noProof/>
                <w:webHidden/>
              </w:rPr>
              <w:fldChar w:fldCharType="separate"/>
            </w:r>
            <w:r w:rsidR="006D383B">
              <w:rPr>
                <w:noProof/>
                <w:webHidden/>
              </w:rPr>
              <w:t>3</w:t>
            </w:r>
            <w:r w:rsidR="009055AA">
              <w:rPr>
                <w:noProof/>
                <w:webHidden/>
              </w:rPr>
              <w:fldChar w:fldCharType="end"/>
            </w:r>
          </w:hyperlink>
        </w:p>
        <w:p w:rsidR="009055AA" w:rsidRDefault="008653D4">
          <w:pPr>
            <w:pStyle w:val="TDC1"/>
            <w:tabs>
              <w:tab w:val="left" w:pos="480"/>
              <w:tab w:val="right" w:leader="dot" w:pos="8828"/>
            </w:tabs>
            <w:rPr>
              <w:rFonts w:asciiTheme="minorHAnsi" w:eastAsiaTheme="minorEastAsia" w:hAnsiTheme="minorHAnsi"/>
              <w:noProof/>
              <w:sz w:val="22"/>
              <w:lang w:eastAsia="es-CO"/>
            </w:rPr>
          </w:pPr>
          <w:hyperlink w:anchor="_Toc504036446" w:history="1">
            <w:r w:rsidR="009055AA" w:rsidRPr="00BB6B89">
              <w:rPr>
                <w:rStyle w:val="Hipervnculo"/>
                <w:noProof/>
              </w:rPr>
              <w:t>2</w:t>
            </w:r>
            <w:r w:rsidR="009055AA">
              <w:rPr>
                <w:rFonts w:asciiTheme="minorHAnsi" w:eastAsiaTheme="minorEastAsia" w:hAnsiTheme="minorHAnsi"/>
                <w:noProof/>
                <w:sz w:val="22"/>
                <w:lang w:eastAsia="es-CO"/>
              </w:rPr>
              <w:tab/>
            </w:r>
            <w:r w:rsidR="009055AA" w:rsidRPr="00BB6B89">
              <w:rPr>
                <w:rStyle w:val="Hipervnculo"/>
                <w:noProof/>
              </w:rPr>
              <w:t>Fundamentos de la electrocirugía</w:t>
            </w:r>
            <w:r w:rsidR="009055AA">
              <w:rPr>
                <w:noProof/>
                <w:webHidden/>
              </w:rPr>
              <w:tab/>
            </w:r>
            <w:r w:rsidR="009055AA">
              <w:rPr>
                <w:noProof/>
                <w:webHidden/>
              </w:rPr>
              <w:fldChar w:fldCharType="begin"/>
            </w:r>
            <w:r w:rsidR="009055AA">
              <w:rPr>
                <w:noProof/>
                <w:webHidden/>
              </w:rPr>
              <w:instrText xml:space="preserve"> PAGEREF _Toc504036446 \h </w:instrText>
            </w:r>
            <w:r w:rsidR="009055AA">
              <w:rPr>
                <w:noProof/>
                <w:webHidden/>
              </w:rPr>
            </w:r>
            <w:r w:rsidR="009055AA">
              <w:rPr>
                <w:noProof/>
                <w:webHidden/>
              </w:rPr>
              <w:fldChar w:fldCharType="separate"/>
            </w:r>
            <w:r w:rsidR="006D383B">
              <w:rPr>
                <w:noProof/>
                <w:webHidden/>
              </w:rPr>
              <w:t>4</w:t>
            </w:r>
            <w:r w:rsidR="009055AA">
              <w:rPr>
                <w:noProof/>
                <w:webHidden/>
              </w:rPr>
              <w:fldChar w:fldCharType="end"/>
            </w:r>
          </w:hyperlink>
        </w:p>
        <w:p w:rsidR="009055AA" w:rsidRDefault="008653D4">
          <w:pPr>
            <w:pStyle w:val="TDC2"/>
            <w:tabs>
              <w:tab w:val="left" w:pos="880"/>
              <w:tab w:val="right" w:leader="dot" w:pos="8828"/>
            </w:tabs>
            <w:rPr>
              <w:rFonts w:asciiTheme="minorHAnsi" w:eastAsiaTheme="minorEastAsia" w:hAnsiTheme="minorHAnsi"/>
              <w:noProof/>
              <w:sz w:val="22"/>
              <w:lang w:eastAsia="es-CO"/>
            </w:rPr>
          </w:pPr>
          <w:hyperlink w:anchor="_Toc504036447" w:history="1">
            <w:r w:rsidR="009055AA" w:rsidRPr="00BB6B89">
              <w:rPr>
                <w:rStyle w:val="Hipervnculo"/>
                <w:noProof/>
              </w:rPr>
              <w:t>2.1</w:t>
            </w:r>
            <w:r w:rsidR="009055AA">
              <w:rPr>
                <w:rFonts w:asciiTheme="minorHAnsi" w:eastAsiaTheme="minorEastAsia" w:hAnsiTheme="minorHAnsi"/>
                <w:noProof/>
                <w:sz w:val="22"/>
                <w:lang w:eastAsia="es-CO"/>
              </w:rPr>
              <w:tab/>
            </w:r>
            <w:r w:rsidR="009055AA" w:rsidRPr="00BB6B89">
              <w:rPr>
                <w:rStyle w:val="Hipervnculo"/>
                <w:noProof/>
              </w:rPr>
              <w:t>La Electrocirugía</w:t>
            </w:r>
            <w:r w:rsidR="009055AA">
              <w:rPr>
                <w:noProof/>
                <w:webHidden/>
              </w:rPr>
              <w:tab/>
            </w:r>
            <w:r w:rsidR="009055AA">
              <w:rPr>
                <w:noProof/>
                <w:webHidden/>
              </w:rPr>
              <w:fldChar w:fldCharType="begin"/>
            </w:r>
            <w:r w:rsidR="009055AA">
              <w:rPr>
                <w:noProof/>
                <w:webHidden/>
              </w:rPr>
              <w:instrText xml:space="preserve"> PAGEREF _Toc504036447 \h </w:instrText>
            </w:r>
            <w:r w:rsidR="009055AA">
              <w:rPr>
                <w:noProof/>
                <w:webHidden/>
              </w:rPr>
            </w:r>
            <w:r w:rsidR="009055AA">
              <w:rPr>
                <w:noProof/>
                <w:webHidden/>
              </w:rPr>
              <w:fldChar w:fldCharType="separate"/>
            </w:r>
            <w:r w:rsidR="006D383B">
              <w:rPr>
                <w:noProof/>
                <w:webHidden/>
              </w:rPr>
              <w:t>4</w:t>
            </w:r>
            <w:r w:rsidR="009055AA">
              <w:rPr>
                <w:noProof/>
                <w:webHidden/>
              </w:rPr>
              <w:fldChar w:fldCharType="end"/>
            </w:r>
          </w:hyperlink>
        </w:p>
        <w:p w:rsidR="009055AA" w:rsidRDefault="008653D4">
          <w:pPr>
            <w:pStyle w:val="TDC2"/>
            <w:tabs>
              <w:tab w:val="left" w:pos="880"/>
              <w:tab w:val="right" w:leader="dot" w:pos="8828"/>
            </w:tabs>
            <w:rPr>
              <w:rFonts w:asciiTheme="minorHAnsi" w:eastAsiaTheme="minorEastAsia" w:hAnsiTheme="minorHAnsi"/>
              <w:noProof/>
              <w:sz w:val="22"/>
              <w:lang w:eastAsia="es-CO"/>
            </w:rPr>
          </w:pPr>
          <w:hyperlink w:anchor="_Toc504036448" w:history="1">
            <w:r w:rsidR="009055AA" w:rsidRPr="00BB6B89">
              <w:rPr>
                <w:rStyle w:val="Hipervnculo"/>
                <w:noProof/>
              </w:rPr>
              <w:t>2.2</w:t>
            </w:r>
            <w:r w:rsidR="009055AA">
              <w:rPr>
                <w:rFonts w:asciiTheme="minorHAnsi" w:eastAsiaTheme="minorEastAsia" w:hAnsiTheme="minorHAnsi"/>
                <w:noProof/>
                <w:sz w:val="22"/>
                <w:lang w:eastAsia="es-CO"/>
              </w:rPr>
              <w:tab/>
            </w:r>
            <w:r w:rsidR="009055AA" w:rsidRPr="00BB6B89">
              <w:rPr>
                <w:rStyle w:val="Hipervnculo"/>
                <w:noProof/>
              </w:rPr>
              <w:t>Fundamentos Médicos de la Electrocirugía</w:t>
            </w:r>
            <w:r w:rsidR="009055AA">
              <w:rPr>
                <w:noProof/>
                <w:webHidden/>
              </w:rPr>
              <w:tab/>
            </w:r>
            <w:r w:rsidR="009055AA">
              <w:rPr>
                <w:noProof/>
                <w:webHidden/>
              </w:rPr>
              <w:fldChar w:fldCharType="begin"/>
            </w:r>
            <w:r w:rsidR="009055AA">
              <w:rPr>
                <w:noProof/>
                <w:webHidden/>
              </w:rPr>
              <w:instrText xml:space="preserve"> PAGEREF _Toc504036448 \h </w:instrText>
            </w:r>
            <w:r w:rsidR="009055AA">
              <w:rPr>
                <w:noProof/>
                <w:webHidden/>
              </w:rPr>
            </w:r>
            <w:r w:rsidR="009055AA">
              <w:rPr>
                <w:noProof/>
                <w:webHidden/>
              </w:rPr>
              <w:fldChar w:fldCharType="separate"/>
            </w:r>
            <w:r w:rsidR="006D383B">
              <w:rPr>
                <w:noProof/>
                <w:webHidden/>
              </w:rPr>
              <w:t>4</w:t>
            </w:r>
            <w:r w:rsidR="009055AA">
              <w:rPr>
                <w:noProof/>
                <w:webHidden/>
              </w:rPr>
              <w:fldChar w:fldCharType="end"/>
            </w:r>
          </w:hyperlink>
        </w:p>
        <w:p w:rsidR="009055AA" w:rsidRDefault="008653D4">
          <w:pPr>
            <w:pStyle w:val="TDC3"/>
            <w:tabs>
              <w:tab w:val="left" w:pos="1320"/>
              <w:tab w:val="right" w:leader="dot" w:pos="8828"/>
            </w:tabs>
            <w:rPr>
              <w:rFonts w:asciiTheme="minorHAnsi" w:eastAsiaTheme="minorEastAsia" w:hAnsiTheme="minorHAnsi"/>
              <w:noProof/>
              <w:sz w:val="22"/>
              <w:lang w:eastAsia="es-CO"/>
            </w:rPr>
          </w:pPr>
          <w:hyperlink w:anchor="_Toc504036449" w:history="1">
            <w:r w:rsidR="009055AA" w:rsidRPr="00BB6B89">
              <w:rPr>
                <w:rStyle w:val="Hipervnculo"/>
                <w:noProof/>
              </w:rPr>
              <w:t>2.2.1</w:t>
            </w:r>
            <w:r w:rsidR="009055AA">
              <w:rPr>
                <w:rFonts w:asciiTheme="minorHAnsi" w:eastAsiaTheme="minorEastAsia" w:hAnsiTheme="minorHAnsi"/>
                <w:noProof/>
                <w:sz w:val="22"/>
                <w:lang w:eastAsia="es-CO"/>
              </w:rPr>
              <w:tab/>
            </w:r>
            <w:r w:rsidR="009055AA" w:rsidRPr="00BB6B89">
              <w:rPr>
                <w:rStyle w:val="Hipervnculo"/>
                <w:noProof/>
              </w:rPr>
              <w:t>Efectos de la Corriente Eléctrica sobre los Tejidos</w:t>
            </w:r>
            <w:r w:rsidR="009055AA">
              <w:rPr>
                <w:noProof/>
                <w:webHidden/>
              </w:rPr>
              <w:tab/>
            </w:r>
            <w:r w:rsidR="009055AA">
              <w:rPr>
                <w:noProof/>
                <w:webHidden/>
              </w:rPr>
              <w:fldChar w:fldCharType="begin"/>
            </w:r>
            <w:r w:rsidR="009055AA">
              <w:rPr>
                <w:noProof/>
                <w:webHidden/>
              </w:rPr>
              <w:instrText xml:space="preserve"> PAGEREF _Toc504036449 \h </w:instrText>
            </w:r>
            <w:r w:rsidR="009055AA">
              <w:rPr>
                <w:noProof/>
                <w:webHidden/>
              </w:rPr>
            </w:r>
            <w:r w:rsidR="009055AA">
              <w:rPr>
                <w:noProof/>
                <w:webHidden/>
              </w:rPr>
              <w:fldChar w:fldCharType="separate"/>
            </w:r>
            <w:r w:rsidR="006D383B">
              <w:rPr>
                <w:noProof/>
                <w:webHidden/>
              </w:rPr>
              <w:t>5</w:t>
            </w:r>
            <w:r w:rsidR="009055AA">
              <w:rPr>
                <w:noProof/>
                <w:webHidden/>
              </w:rPr>
              <w:fldChar w:fldCharType="end"/>
            </w:r>
          </w:hyperlink>
        </w:p>
        <w:p w:rsidR="009055AA" w:rsidRDefault="008653D4">
          <w:pPr>
            <w:pStyle w:val="TDC3"/>
            <w:tabs>
              <w:tab w:val="left" w:pos="1320"/>
              <w:tab w:val="right" w:leader="dot" w:pos="8828"/>
            </w:tabs>
            <w:rPr>
              <w:rFonts w:asciiTheme="minorHAnsi" w:eastAsiaTheme="minorEastAsia" w:hAnsiTheme="minorHAnsi"/>
              <w:noProof/>
              <w:sz w:val="22"/>
              <w:lang w:eastAsia="es-CO"/>
            </w:rPr>
          </w:pPr>
          <w:hyperlink w:anchor="_Toc504036450" w:history="1">
            <w:r w:rsidR="009055AA" w:rsidRPr="00BB6B89">
              <w:rPr>
                <w:rStyle w:val="Hipervnculo"/>
                <w:noProof/>
              </w:rPr>
              <w:t>2.2.2</w:t>
            </w:r>
            <w:r w:rsidR="009055AA">
              <w:rPr>
                <w:rFonts w:asciiTheme="minorHAnsi" w:eastAsiaTheme="minorEastAsia" w:hAnsiTheme="minorHAnsi"/>
                <w:noProof/>
                <w:sz w:val="22"/>
                <w:lang w:eastAsia="es-CO"/>
              </w:rPr>
              <w:tab/>
            </w:r>
            <w:r w:rsidR="009055AA" w:rsidRPr="00BB6B89">
              <w:rPr>
                <w:rStyle w:val="Hipervnculo"/>
                <w:noProof/>
              </w:rPr>
              <w:t>Bioimpedancia</w:t>
            </w:r>
            <w:r w:rsidR="009055AA">
              <w:rPr>
                <w:noProof/>
                <w:webHidden/>
              </w:rPr>
              <w:tab/>
            </w:r>
            <w:r w:rsidR="009055AA">
              <w:rPr>
                <w:noProof/>
                <w:webHidden/>
              </w:rPr>
              <w:fldChar w:fldCharType="begin"/>
            </w:r>
            <w:r w:rsidR="009055AA">
              <w:rPr>
                <w:noProof/>
                <w:webHidden/>
              </w:rPr>
              <w:instrText xml:space="preserve"> PAGEREF _Toc504036450 \h </w:instrText>
            </w:r>
            <w:r w:rsidR="009055AA">
              <w:rPr>
                <w:noProof/>
                <w:webHidden/>
              </w:rPr>
            </w:r>
            <w:r w:rsidR="009055AA">
              <w:rPr>
                <w:noProof/>
                <w:webHidden/>
              </w:rPr>
              <w:fldChar w:fldCharType="separate"/>
            </w:r>
            <w:r w:rsidR="006D383B">
              <w:rPr>
                <w:noProof/>
                <w:webHidden/>
              </w:rPr>
              <w:t>5</w:t>
            </w:r>
            <w:r w:rsidR="009055AA">
              <w:rPr>
                <w:noProof/>
                <w:webHidden/>
              </w:rPr>
              <w:fldChar w:fldCharType="end"/>
            </w:r>
          </w:hyperlink>
        </w:p>
        <w:p w:rsidR="009055AA" w:rsidRDefault="008653D4">
          <w:pPr>
            <w:pStyle w:val="TDC2"/>
            <w:tabs>
              <w:tab w:val="left" w:pos="880"/>
              <w:tab w:val="right" w:leader="dot" w:pos="8828"/>
            </w:tabs>
            <w:rPr>
              <w:rFonts w:asciiTheme="minorHAnsi" w:eastAsiaTheme="minorEastAsia" w:hAnsiTheme="minorHAnsi"/>
              <w:noProof/>
              <w:sz w:val="22"/>
              <w:lang w:eastAsia="es-CO"/>
            </w:rPr>
          </w:pPr>
          <w:hyperlink w:anchor="_Toc504036451" w:history="1">
            <w:r w:rsidR="009055AA" w:rsidRPr="00BB6B89">
              <w:rPr>
                <w:rStyle w:val="Hipervnculo"/>
                <w:noProof/>
              </w:rPr>
              <w:t>2.3</w:t>
            </w:r>
            <w:r w:rsidR="009055AA">
              <w:rPr>
                <w:rFonts w:asciiTheme="minorHAnsi" w:eastAsiaTheme="minorEastAsia" w:hAnsiTheme="minorHAnsi"/>
                <w:noProof/>
                <w:sz w:val="22"/>
                <w:lang w:eastAsia="es-CO"/>
              </w:rPr>
              <w:tab/>
            </w:r>
            <w:r w:rsidR="009055AA" w:rsidRPr="00BB6B89">
              <w:rPr>
                <w:rStyle w:val="Hipervnculo"/>
                <w:noProof/>
              </w:rPr>
              <w:t>El Electrobisturí</w:t>
            </w:r>
            <w:r w:rsidR="009055AA">
              <w:rPr>
                <w:noProof/>
                <w:webHidden/>
              </w:rPr>
              <w:tab/>
            </w:r>
            <w:r w:rsidR="009055AA">
              <w:rPr>
                <w:noProof/>
                <w:webHidden/>
              </w:rPr>
              <w:fldChar w:fldCharType="begin"/>
            </w:r>
            <w:r w:rsidR="009055AA">
              <w:rPr>
                <w:noProof/>
                <w:webHidden/>
              </w:rPr>
              <w:instrText xml:space="preserve"> PAGEREF _Toc504036451 \h </w:instrText>
            </w:r>
            <w:r w:rsidR="009055AA">
              <w:rPr>
                <w:noProof/>
                <w:webHidden/>
              </w:rPr>
            </w:r>
            <w:r w:rsidR="009055AA">
              <w:rPr>
                <w:noProof/>
                <w:webHidden/>
              </w:rPr>
              <w:fldChar w:fldCharType="separate"/>
            </w:r>
            <w:r w:rsidR="006D383B">
              <w:rPr>
                <w:noProof/>
                <w:webHidden/>
              </w:rPr>
              <w:t>5</w:t>
            </w:r>
            <w:r w:rsidR="009055AA">
              <w:rPr>
                <w:noProof/>
                <w:webHidden/>
              </w:rPr>
              <w:fldChar w:fldCharType="end"/>
            </w:r>
          </w:hyperlink>
        </w:p>
        <w:p w:rsidR="009055AA" w:rsidRDefault="008653D4">
          <w:pPr>
            <w:pStyle w:val="TDC3"/>
            <w:tabs>
              <w:tab w:val="left" w:pos="1320"/>
              <w:tab w:val="right" w:leader="dot" w:pos="8828"/>
            </w:tabs>
            <w:rPr>
              <w:rFonts w:asciiTheme="minorHAnsi" w:eastAsiaTheme="minorEastAsia" w:hAnsiTheme="minorHAnsi"/>
              <w:noProof/>
              <w:sz w:val="22"/>
              <w:lang w:eastAsia="es-CO"/>
            </w:rPr>
          </w:pPr>
          <w:hyperlink w:anchor="_Toc504036452" w:history="1">
            <w:r w:rsidR="009055AA" w:rsidRPr="00BB6B89">
              <w:rPr>
                <w:rStyle w:val="Hipervnculo"/>
                <w:noProof/>
              </w:rPr>
              <w:t>2.3.1</w:t>
            </w:r>
            <w:r w:rsidR="009055AA">
              <w:rPr>
                <w:rFonts w:asciiTheme="minorHAnsi" w:eastAsiaTheme="minorEastAsia" w:hAnsiTheme="minorHAnsi"/>
                <w:noProof/>
                <w:sz w:val="22"/>
                <w:lang w:eastAsia="es-CO"/>
              </w:rPr>
              <w:tab/>
            </w:r>
            <w:r w:rsidR="009055AA" w:rsidRPr="00BB6B89">
              <w:rPr>
                <w:rStyle w:val="Hipervnculo"/>
                <w:noProof/>
              </w:rPr>
              <w:t>Funcionamiento Básico de un Electrobisturí</w:t>
            </w:r>
            <w:r w:rsidR="009055AA">
              <w:rPr>
                <w:noProof/>
                <w:webHidden/>
              </w:rPr>
              <w:tab/>
            </w:r>
            <w:r w:rsidR="009055AA">
              <w:rPr>
                <w:noProof/>
                <w:webHidden/>
              </w:rPr>
              <w:fldChar w:fldCharType="begin"/>
            </w:r>
            <w:r w:rsidR="009055AA">
              <w:rPr>
                <w:noProof/>
                <w:webHidden/>
              </w:rPr>
              <w:instrText xml:space="preserve"> PAGEREF _Toc504036452 \h </w:instrText>
            </w:r>
            <w:r w:rsidR="009055AA">
              <w:rPr>
                <w:noProof/>
                <w:webHidden/>
              </w:rPr>
            </w:r>
            <w:r w:rsidR="009055AA">
              <w:rPr>
                <w:noProof/>
                <w:webHidden/>
              </w:rPr>
              <w:fldChar w:fldCharType="separate"/>
            </w:r>
            <w:r w:rsidR="006D383B">
              <w:rPr>
                <w:noProof/>
                <w:webHidden/>
              </w:rPr>
              <w:t>7</w:t>
            </w:r>
            <w:r w:rsidR="009055AA">
              <w:rPr>
                <w:noProof/>
                <w:webHidden/>
              </w:rPr>
              <w:fldChar w:fldCharType="end"/>
            </w:r>
          </w:hyperlink>
        </w:p>
        <w:p w:rsidR="009055AA" w:rsidRDefault="008653D4">
          <w:pPr>
            <w:pStyle w:val="TDC3"/>
            <w:tabs>
              <w:tab w:val="left" w:pos="1320"/>
              <w:tab w:val="right" w:leader="dot" w:pos="8828"/>
            </w:tabs>
            <w:rPr>
              <w:rFonts w:asciiTheme="minorHAnsi" w:eastAsiaTheme="minorEastAsia" w:hAnsiTheme="minorHAnsi"/>
              <w:noProof/>
              <w:sz w:val="22"/>
              <w:lang w:eastAsia="es-CO"/>
            </w:rPr>
          </w:pPr>
          <w:hyperlink w:anchor="_Toc504036453" w:history="1">
            <w:r w:rsidR="009055AA" w:rsidRPr="00BB6B89">
              <w:rPr>
                <w:rStyle w:val="Hipervnculo"/>
                <w:noProof/>
              </w:rPr>
              <w:t>2.3.2</w:t>
            </w:r>
            <w:r w:rsidR="009055AA">
              <w:rPr>
                <w:rFonts w:asciiTheme="minorHAnsi" w:eastAsiaTheme="minorEastAsia" w:hAnsiTheme="minorHAnsi"/>
                <w:noProof/>
                <w:sz w:val="22"/>
                <w:lang w:eastAsia="es-CO"/>
              </w:rPr>
              <w:tab/>
            </w:r>
            <w:r w:rsidR="009055AA" w:rsidRPr="00BB6B89">
              <w:rPr>
                <w:rStyle w:val="Hipervnculo"/>
                <w:noProof/>
              </w:rPr>
              <w:t>Modos de Trabajo</w:t>
            </w:r>
            <w:r w:rsidR="009055AA">
              <w:rPr>
                <w:noProof/>
                <w:webHidden/>
              </w:rPr>
              <w:tab/>
            </w:r>
            <w:r w:rsidR="009055AA">
              <w:rPr>
                <w:noProof/>
                <w:webHidden/>
              </w:rPr>
              <w:fldChar w:fldCharType="begin"/>
            </w:r>
            <w:r w:rsidR="009055AA">
              <w:rPr>
                <w:noProof/>
                <w:webHidden/>
              </w:rPr>
              <w:instrText xml:space="preserve"> PAGEREF _Toc504036453 \h </w:instrText>
            </w:r>
            <w:r w:rsidR="009055AA">
              <w:rPr>
                <w:noProof/>
                <w:webHidden/>
              </w:rPr>
            </w:r>
            <w:r w:rsidR="009055AA">
              <w:rPr>
                <w:noProof/>
                <w:webHidden/>
              </w:rPr>
              <w:fldChar w:fldCharType="separate"/>
            </w:r>
            <w:r w:rsidR="006D383B">
              <w:rPr>
                <w:noProof/>
                <w:webHidden/>
              </w:rPr>
              <w:t>8</w:t>
            </w:r>
            <w:r w:rsidR="009055AA">
              <w:rPr>
                <w:noProof/>
                <w:webHidden/>
              </w:rPr>
              <w:fldChar w:fldCharType="end"/>
            </w:r>
          </w:hyperlink>
        </w:p>
        <w:p w:rsidR="009055AA" w:rsidRDefault="008653D4">
          <w:pPr>
            <w:pStyle w:val="TDC3"/>
            <w:tabs>
              <w:tab w:val="left" w:pos="1320"/>
              <w:tab w:val="right" w:leader="dot" w:pos="8828"/>
            </w:tabs>
            <w:rPr>
              <w:rFonts w:asciiTheme="minorHAnsi" w:eastAsiaTheme="minorEastAsia" w:hAnsiTheme="minorHAnsi"/>
              <w:noProof/>
              <w:sz w:val="22"/>
              <w:lang w:eastAsia="es-CO"/>
            </w:rPr>
          </w:pPr>
          <w:hyperlink w:anchor="_Toc504036454" w:history="1">
            <w:r w:rsidR="009055AA" w:rsidRPr="00BB6B89">
              <w:rPr>
                <w:rStyle w:val="Hipervnculo"/>
                <w:noProof/>
              </w:rPr>
              <w:t>2.3.3</w:t>
            </w:r>
            <w:r w:rsidR="009055AA">
              <w:rPr>
                <w:rFonts w:asciiTheme="minorHAnsi" w:eastAsiaTheme="minorEastAsia" w:hAnsiTheme="minorHAnsi"/>
                <w:noProof/>
                <w:sz w:val="22"/>
                <w:lang w:eastAsia="es-CO"/>
              </w:rPr>
              <w:tab/>
            </w:r>
            <w:r w:rsidR="009055AA" w:rsidRPr="00BB6B89">
              <w:rPr>
                <w:rStyle w:val="Hipervnculo"/>
                <w:noProof/>
              </w:rPr>
              <w:t>Aplicaciones</w:t>
            </w:r>
            <w:r w:rsidR="009055AA">
              <w:rPr>
                <w:noProof/>
                <w:webHidden/>
              </w:rPr>
              <w:tab/>
            </w:r>
            <w:r w:rsidR="009055AA">
              <w:rPr>
                <w:noProof/>
                <w:webHidden/>
              </w:rPr>
              <w:fldChar w:fldCharType="begin"/>
            </w:r>
            <w:r w:rsidR="009055AA">
              <w:rPr>
                <w:noProof/>
                <w:webHidden/>
              </w:rPr>
              <w:instrText xml:space="preserve"> PAGEREF _Toc504036454 \h </w:instrText>
            </w:r>
            <w:r w:rsidR="009055AA">
              <w:rPr>
                <w:noProof/>
                <w:webHidden/>
              </w:rPr>
            </w:r>
            <w:r w:rsidR="009055AA">
              <w:rPr>
                <w:noProof/>
                <w:webHidden/>
              </w:rPr>
              <w:fldChar w:fldCharType="separate"/>
            </w:r>
            <w:r w:rsidR="006D383B">
              <w:rPr>
                <w:noProof/>
                <w:webHidden/>
              </w:rPr>
              <w:t>8</w:t>
            </w:r>
            <w:r w:rsidR="009055AA">
              <w:rPr>
                <w:noProof/>
                <w:webHidden/>
              </w:rPr>
              <w:fldChar w:fldCharType="end"/>
            </w:r>
          </w:hyperlink>
        </w:p>
        <w:p w:rsidR="009055AA" w:rsidRDefault="008653D4">
          <w:pPr>
            <w:pStyle w:val="TDC2"/>
            <w:tabs>
              <w:tab w:val="left" w:pos="880"/>
              <w:tab w:val="right" w:leader="dot" w:pos="8828"/>
            </w:tabs>
            <w:rPr>
              <w:rFonts w:asciiTheme="minorHAnsi" w:eastAsiaTheme="minorEastAsia" w:hAnsiTheme="minorHAnsi"/>
              <w:noProof/>
              <w:sz w:val="22"/>
              <w:lang w:eastAsia="es-CO"/>
            </w:rPr>
          </w:pPr>
          <w:hyperlink w:anchor="_Toc504036455" w:history="1">
            <w:r w:rsidR="009055AA" w:rsidRPr="00BB6B89">
              <w:rPr>
                <w:rStyle w:val="Hipervnculo"/>
                <w:noProof/>
              </w:rPr>
              <w:t>2.4</w:t>
            </w:r>
            <w:r w:rsidR="009055AA">
              <w:rPr>
                <w:rFonts w:asciiTheme="minorHAnsi" w:eastAsiaTheme="minorEastAsia" w:hAnsiTheme="minorHAnsi"/>
                <w:noProof/>
                <w:sz w:val="22"/>
                <w:lang w:eastAsia="es-CO"/>
              </w:rPr>
              <w:tab/>
            </w:r>
            <w:r w:rsidR="009055AA" w:rsidRPr="00BB6B89">
              <w:rPr>
                <w:rStyle w:val="Hipervnculo"/>
                <w:noProof/>
              </w:rPr>
              <w:t>Seguridad Eléctrica de los Procedimientos Electroquirúrgicos</w:t>
            </w:r>
            <w:r w:rsidR="009055AA">
              <w:rPr>
                <w:noProof/>
                <w:webHidden/>
              </w:rPr>
              <w:tab/>
            </w:r>
            <w:r w:rsidR="009055AA">
              <w:rPr>
                <w:noProof/>
                <w:webHidden/>
              </w:rPr>
              <w:fldChar w:fldCharType="begin"/>
            </w:r>
            <w:r w:rsidR="009055AA">
              <w:rPr>
                <w:noProof/>
                <w:webHidden/>
              </w:rPr>
              <w:instrText xml:space="preserve"> PAGEREF _Toc504036455 \h </w:instrText>
            </w:r>
            <w:r w:rsidR="009055AA">
              <w:rPr>
                <w:noProof/>
                <w:webHidden/>
              </w:rPr>
            </w:r>
            <w:r w:rsidR="009055AA">
              <w:rPr>
                <w:noProof/>
                <w:webHidden/>
              </w:rPr>
              <w:fldChar w:fldCharType="separate"/>
            </w:r>
            <w:r w:rsidR="006D383B">
              <w:rPr>
                <w:noProof/>
                <w:webHidden/>
              </w:rPr>
              <w:t>9</w:t>
            </w:r>
            <w:r w:rsidR="009055AA">
              <w:rPr>
                <w:noProof/>
                <w:webHidden/>
              </w:rPr>
              <w:fldChar w:fldCharType="end"/>
            </w:r>
          </w:hyperlink>
        </w:p>
        <w:p w:rsidR="009055AA" w:rsidRDefault="008653D4">
          <w:pPr>
            <w:pStyle w:val="TDC3"/>
            <w:tabs>
              <w:tab w:val="left" w:pos="1320"/>
              <w:tab w:val="right" w:leader="dot" w:pos="8828"/>
            </w:tabs>
            <w:rPr>
              <w:rFonts w:asciiTheme="minorHAnsi" w:eastAsiaTheme="minorEastAsia" w:hAnsiTheme="minorHAnsi"/>
              <w:noProof/>
              <w:sz w:val="22"/>
              <w:lang w:eastAsia="es-CO"/>
            </w:rPr>
          </w:pPr>
          <w:hyperlink w:anchor="_Toc504036456" w:history="1">
            <w:r w:rsidR="009055AA" w:rsidRPr="00BB6B89">
              <w:rPr>
                <w:rStyle w:val="Hipervnculo"/>
                <w:noProof/>
              </w:rPr>
              <w:t>2.4.1</w:t>
            </w:r>
            <w:r w:rsidR="009055AA">
              <w:rPr>
                <w:rFonts w:asciiTheme="minorHAnsi" w:eastAsiaTheme="minorEastAsia" w:hAnsiTheme="minorHAnsi"/>
                <w:noProof/>
                <w:sz w:val="22"/>
                <w:lang w:eastAsia="es-CO"/>
              </w:rPr>
              <w:tab/>
            </w:r>
            <w:r w:rsidR="009055AA" w:rsidRPr="00BB6B89">
              <w:rPr>
                <w:rStyle w:val="Hipervnculo"/>
                <w:noProof/>
              </w:rPr>
              <w:t>Normatividad</w:t>
            </w:r>
            <w:r w:rsidR="009055AA">
              <w:rPr>
                <w:noProof/>
                <w:webHidden/>
              </w:rPr>
              <w:tab/>
            </w:r>
            <w:r w:rsidR="009055AA">
              <w:rPr>
                <w:noProof/>
                <w:webHidden/>
              </w:rPr>
              <w:fldChar w:fldCharType="begin"/>
            </w:r>
            <w:r w:rsidR="009055AA">
              <w:rPr>
                <w:noProof/>
                <w:webHidden/>
              </w:rPr>
              <w:instrText xml:space="preserve"> PAGEREF _Toc504036456 \h </w:instrText>
            </w:r>
            <w:r w:rsidR="009055AA">
              <w:rPr>
                <w:noProof/>
                <w:webHidden/>
              </w:rPr>
            </w:r>
            <w:r w:rsidR="009055AA">
              <w:rPr>
                <w:noProof/>
                <w:webHidden/>
              </w:rPr>
              <w:fldChar w:fldCharType="separate"/>
            </w:r>
            <w:r w:rsidR="006D383B">
              <w:rPr>
                <w:noProof/>
                <w:webHidden/>
              </w:rPr>
              <w:t>9</w:t>
            </w:r>
            <w:r w:rsidR="009055AA">
              <w:rPr>
                <w:noProof/>
                <w:webHidden/>
              </w:rPr>
              <w:fldChar w:fldCharType="end"/>
            </w:r>
          </w:hyperlink>
        </w:p>
        <w:p w:rsidR="009055AA" w:rsidRDefault="008653D4">
          <w:pPr>
            <w:pStyle w:val="TDC3"/>
            <w:tabs>
              <w:tab w:val="left" w:pos="1320"/>
              <w:tab w:val="right" w:leader="dot" w:pos="8828"/>
            </w:tabs>
            <w:rPr>
              <w:rFonts w:asciiTheme="minorHAnsi" w:eastAsiaTheme="minorEastAsia" w:hAnsiTheme="minorHAnsi"/>
              <w:noProof/>
              <w:sz w:val="22"/>
              <w:lang w:eastAsia="es-CO"/>
            </w:rPr>
          </w:pPr>
          <w:hyperlink w:anchor="_Toc504036457" w:history="1">
            <w:r w:rsidR="009055AA" w:rsidRPr="00BB6B89">
              <w:rPr>
                <w:rStyle w:val="Hipervnculo"/>
                <w:noProof/>
              </w:rPr>
              <w:t>2.4.2</w:t>
            </w:r>
            <w:r w:rsidR="009055AA">
              <w:rPr>
                <w:rFonts w:asciiTheme="minorHAnsi" w:eastAsiaTheme="minorEastAsia" w:hAnsiTheme="minorHAnsi"/>
                <w:noProof/>
                <w:sz w:val="22"/>
                <w:lang w:eastAsia="es-CO"/>
              </w:rPr>
              <w:tab/>
            </w:r>
            <w:r w:rsidR="009055AA" w:rsidRPr="00BB6B89">
              <w:rPr>
                <w:rStyle w:val="Hipervnculo"/>
                <w:noProof/>
              </w:rPr>
              <w:t>Recomendaciones</w:t>
            </w:r>
            <w:r w:rsidR="009055AA">
              <w:rPr>
                <w:noProof/>
                <w:webHidden/>
              </w:rPr>
              <w:tab/>
            </w:r>
            <w:r w:rsidR="009055AA">
              <w:rPr>
                <w:noProof/>
                <w:webHidden/>
              </w:rPr>
              <w:fldChar w:fldCharType="begin"/>
            </w:r>
            <w:r w:rsidR="009055AA">
              <w:rPr>
                <w:noProof/>
                <w:webHidden/>
              </w:rPr>
              <w:instrText xml:space="preserve"> PAGEREF _Toc504036457 \h </w:instrText>
            </w:r>
            <w:r w:rsidR="009055AA">
              <w:rPr>
                <w:noProof/>
                <w:webHidden/>
              </w:rPr>
            </w:r>
            <w:r w:rsidR="009055AA">
              <w:rPr>
                <w:noProof/>
                <w:webHidden/>
              </w:rPr>
              <w:fldChar w:fldCharType="separate"/>
            </w:r>
            <w:r w:rsidR="006D383B">
              <w:rPr>
                <w:noProof/>
                <w:webHidden/>
              </w:rPr>
              <w:t>9</w:t>
            </w:r>
            <w:r w:rsidR="009055AA">
              <w:rPr>
                <w:noProof/>
                <w:webHidden/>
              </w:rPr>
              <w:fldChar w:fldCharType="end"/>
            </w:r>
          </w:hyperlink>
        </w:p>
        <w:p w:rsidR="009055AA" w:rsidRDefault="008653D4">
          <w:pPr>
            <w:pStyle w:val="TDC1"/>
            <w:tabs>
              <w:tab w:val="left" w:pos="480"/>
              <w:tab w:val="right" w:leader="dot" w:pos="8828"/>
            </w:tabs>
            <w:rPr>
              <w:rFonts w:asciiTheme="minorHAnsi" w:eastAsiaTheme="minorEastAsia" w:hAnsiTheme="minorHAnsi"/>
              <w:noProof/>
              <w:sz w:val="22"/>
              <w:lang w:eastAsia="es-CO"/>
            </w:rPr>
          </w:pPr>
          <w:hyperlink w:anchor="_Toc504036458" w:history="1">
            <w:r w:rsidR="009055AA" w:rsidRPr="00BB6B89">
              <w:rPr>
                <w:rStyle w:val="Hipervnculo"/>
                <w:noProof/>
              </w:rPr>
              <w:t>3</w:t>
            </w:r>
            <w:r w:rsidR="009055AA">
              <w:rPr>
                <w:rFonts w:asciiTheme="minorHAnsi" w:eastAsiaTheme="minorEastAsia" w:hAnsiTheme="minorHAnsi"/>
                <w:noProof/>
                <w:sz w:val="22"/>
                <w:lang w:eastAsia="es-CO"/>
              </w:rPr>
              <w:tab/>
            </w:r>
            <w:r w:rsidR="009055AA" w:rsidRPr="00BB6B89">
              <w:rPr>
                <w:rStyle w:val="Hipervnculo"/>
                <w:noProof/>
              </w:rPr>
              <w:t>Diseño de la unidad Electroquirúrgica</w:t>
            </w:r>
            <w:r w:rsidR="009055AA">
              <w:rPr>
                <w:noProof/>
                <w:webHidden/>
              </w:rPr>
              <w:tab/>
            </w:r>
            <w:r w:rsidR="009055AA">
              <w:rPr>
                <w:noProof/>
                <w:webHidden/>
              </w:rPr>
              <w:fldChar w:fldCharType="begin"/>
            </w:r>
            <w:r w:rsidR="009055AA">
              <w:rPr>
                <w:noProof/>
                <w:webHidden/>
              </w:rPr>
              <w:instrText xml:space="preserve"> PAGEREF _Toc504036458 \h </w:instrText>
            </w:r>
            <w:r w:rsidR="009055AA">
              <w:rPr>
                <w:noProof/>
                <w:webHidden/>
              </w:rPr>
            </w:r>
            <w:r w:rsidR="009055AA">
              <w:rPr>
                <w:noProof/>
                <w:webHidden/>
              </w:rPr>
              <w:fldChar w:fldCharType="separate"/>
            </w:r>
            <w:r w:rsidR="006D383B">
              <w:rPr>
                <w:noProof/>
                <w:webHidden/>
              </w:rPr>
              <w:t>11</w:t>
            </w:r>
            <w:r w:rsidR="009055AA">
              <w:rPr>
                <w:noProof/>
                <w:webHidden/>
              </w:rPr>
              <w:fldChar w:fldCharType="end"/>
            </w:r>
          </w:hyperlink>
        </w:p>
        <w:p w:rsidR="009055AA" w:rsidRDefault="008653D4">
          <w:pPr>
            <w:pStyle w:val="TDC2"/>
            <w:tabs>
              <w:tab w:val="left" w:pos="880"/>
              <w:tab w:val="right" w:leader="dot" w:pos="8828"/>
            </w:tabs>
            <w:rPr>
              <w:rFonts w:asciiTheme="minorHAnsi" w:eastAsiaTheme="minorEastAsia" w:hAnsiTheme="minorHAnsi"/>
              <w:noProof/>
              <w:sz w:val="22"/>
              <w:lang w:eastAsia="es-CO"/>
            </w:rPr>
          </w:pPr>
          <w:hyperlink w:anchor="_Toc504036459" w:history="1">
            <w:r w:rsidR="009055AA" w:rsidRPr="00BB6B89">
              <w:rPr>
                <w:rStyle w:val="Hipervnculo"/>
                <w:noProof/>
              </w:rPr>
              <w:t>3.1</w:t>
            </w:r>
            <w:r w:rsidR="009055AA">
              <w:rPr>
                <w:rFonts w:asciiTheme="minorHAnsi" w:eastAsiaTheme="minorEastAsia" w:hAnsiTheme="minorHAnsi"/>
                <w:noProof/>
                <w:sz w:val="22"/>
                <w:lang w:eastAsia="es-CO"/>
              </w:rPr>
              <w:tab/>
            </w:r>
            <w:r w:rsidR="009055AA" w:rsidRPr="00BB6B89">
              <w:rPr>
                <w:rStyle w:val="Hipervnculo"/>
                <w:noProof/>
              </w:rPr>
              <w:t>Criterio de Diseño</w:t>
            </w:r>
            <w:r w:rsidR="009055AA">
              <w:rPr>
                <w:noProof/>
                <w:webHidden/>
              </w:rPr>
              <w:tab/>
            </w:r>
            <w:r w:rsidR="009055AA">
              <w:rPr>
                <w:noProof/>
                <w:webHidden/>
              </w:rPr>
              <w:fldChar w:fldCharType="begin"/>
            </w:r>
            <w:r w:rsidR="009055AA">
              <w:rPr>
                <w:noProof/>
                <w:webHidden/>
              </w:rPr>
              <w:instrText xml:space="preserve"> PAGEREF _Toc504036459 \h </w:instrText>
            </w:r>
            <w:r w:rsidR="009055AA">
              <w:rPr>
                <w:noProof/>
                <w:webHidden/>
              </w:rPr>
            </w:r>
            <w:r w:rsidR="009055AA">
              <w:rPr>
                <w:noProof/>
                <w:webHidden/>
              </w:rPr>
              <w:fldChar w:fldCharType="separate"/>
            </w:r>
            <w:r w:rsidR="006D383B">
              <w:rPr>
                <w:noProof/>
                <w:webHidden/>
              </w:rPr>
              <w:t>11</w:t>
            </w:r>
            <w:r w:rsidR="009055AA">
              <w:rPr>
                <w:noProof/>
                <w:webHidden/>
              </w:rPr>
              <w:fldChar w:fldCharType="end"/>
            </w:r>
          </w:hyperlink>
        </w:p>
        <w:p w:rsidR="009055AA" w:rsidRDefault="008653D4">
          <w:pPr>
            <w:pStyle w:val="TDC2"/>
            <w:tabs>
              <w:tab w:val="left" w:pos="880"/>
              <w:tab w:val="right" w:leader="dot" w:pos="8828"/>
            </w:tabs>
            <w:rPr>
              <w:rFonts w:asciiTheme="minorHAnsi" w:eastAsiaTheme="minorEastAsia" w:hAnsiTheme="minorHAnsi"/>
              <w:noProof/>
              <w:sz w:val="22"/>
              <w:lang w:eastAsia="es-CO"/>
            </w:rPr>
          </w:pPr>
          <w:hyperlink w:anchor="_Toc504036460" w:history="1">
            <w:r w:rsidR="009055AA" w:rsidRPr="00BB6B89">
              <w:rPr>
                <w:rStyle w:val="Hipervnculo"/>
                <w:noProof/>
              </w:rPr>
              <w:t>3.2</w:t>
            </w:r>
            <w:r w:rsidR="009055AA">
              <w:rPr>
                <w:rFonts w:asciiTheme="minorHAnsi" w:eastAsiaTheme="minorEastAsia" w:hAnsiTheme="minorHAnsi"/>
                <w:noProof/>
                <w:sz w:val="22"/>
                <w:lang w:eastAsia="es-CO"/>
              </w:rPr>
              <w:tab/>
            </w:r>
            <w:r w:rsidR="009055AA" w:rsidRPr="00BB6B89">
              <w:rPr>
                <w:rStyle w:val="Hipervnculo"/>
                <w:noProof/>
              </w:rPr>
              <w:t>Diagrama de Bloques</w:t>
            </w:r>
            <w:r w:rsidR="009055AA">
              <w:rPr>
                <w:noProof/>
                <w:webHidden/>
              </w:rPr>
              <w:tab/>
            </w:r>
            <w:r w:rsidR="009055AA">
              <w:rPr>
                <w:noProof/>
                <w:webHidden/>
              </w:rPr>
              <w:fldChar w:fldCharType="begin"/>
            </w:r>
            <w:r w:rsidR="009055AA">
              <w:rPr>
                <w:noProof/>
                <w:webHidden/>
              </w:rPr>
              <w:instrText xml:space="preserve"> PAGEREF _Toc504036460 \h </w:instrText>
            </w:r>
            <w:r w:rsidR="009055AA">
              <w:rPr>
                <w:noProof/>
                <w:webHidden/>
              </w:rPr>
            </w:r>
            <w:r w:rsidR="009055AA">
              <w:rPr>
                <w:noProof/>
                <w:webHidden/>
              </w:rPr>
              <w:fldChar w:fldCharType="separate"/>
            </w:r>
            <w:r w:rsidR="006D383B">
              <w:rPr>
                <w:noProof/>
                <w:webHidden/>
              </w:rPr>
              <w:t>12</w:t>
            </w:r>
            <w:r w:rsidR="009055AA">
              <w:rPr>
                <w:noProof/>
                <w:webHidden/>
              </w:rPr>
              <w:fldChar w:fldCharType="end"/>
            </w:r>
          </w:hyperlink>
        </w:p>
        <w:p w:rsidR="009055AA" w:rsidRDefault="008653D4">
          <w:pPr>
            <w:pStyle w:val="TDC2"/>
            <w:tabs>
              <w:tab w:val="left" w:pos="880"/>
              <w:tab w:val="right" w:leader="dot" w:pos="8828"/>
            </w:tabs>
            <w:rPr>
              <w:rFonts w:asciiTheme="minorHAnsi" w:eastAsiaTheme="minorEastAsia" w:hAnsiTheme="minorHAnsi"/>
              <w:noProof/>
              <w:sz w:val="22"/>
              <w:lang w:eastAsia="es-CO"/>
            </w:rPr>
          </w:pPr>
          <w:hyperlink w:anchor="_Toc504036461" w:history="1">
            <w:r w:rsidR="009055AA" w:rsidRPr="00BB6B89">
              <w:rPr>
                <w:rStyle w:val="Hipervnculo"/>
                <w:noProof/>
              </w:rPr>
              <w:t>3.3</w:t>
            </w:r>
            <w:r w:rsidR="009055AA">
              <w:rPr>
                <w:rFonts w:asciiTheme="minorHAnsi" w:eastAsiaTheme="minorEastAsia" w:hAnsiTheme="minorHAnsi"/>
                <w:noProof/>
                <w:sz w:val="22"/>
                <w:lang w:eastAsia="es-CO"/>
              </w:rPr>
              <w:tab/>
            </w:r>
            <w:r w:rsidR="009055AA" w:rsidRPr="00BB6B89">
              <w:rPr>
                <w:rStyle w:val="Hipervnculo"/>
                <w:noProof/>
              </w:rPr>
              <w:t>Funcionamiento Lógico del Sistema</w:t>
            </w:r>
            <w:r w:rsidR="009055AA">
              <w:rPr>
                <w:noProof/>
                <w:webHidden/>
              </w:rPr>
              <w:tab/>
            </w:r>
            <w:r w:rsidR="009055AA">
              <w:rPr>
                <w:noProof/>
                <w:webHidden/>
              </w:rPr>
              <w:fldChar w:fldCharType="begin"/>
            </w:r>
            <w:r w:rsidR="009055AA">
              <w:rPr>
                <w:noProof/>
                <w:webHidden/>
              </w:rPr>
              <w:instrText xml:space="preserve"> PAGEREF _Toc504036461 \h </w:instrText>
            </w:r>
            <w:r w:rsidR="009055AA">
              <w:rPr>
                <w:noProof/>
                <w:webHidden/>
              </w:rPr>
            </w:r>
            <w:r w:rsidR="009055AA">
              <w:rPr>
                <w:noProof/>
                <w:webHidden/>
              </w:rPr>
              <w:fldChar w:fldCharType="separate"/>
            </w:r>
            <w:r w:rsidR="006D383B">
              <w:rPr>
                <w:noProof/>
                <w:webHidden/>
              </w:rPr>
              <w:t>13</w:t>
            </w:r>
            <w:r w:rsidR="009055AA">
              <w:rPr>
                <w:noProof/>
                <w:webHidden/>
              </w:rPr>
              <w:fldChar w:fldCharType="end"/>
            </w:r>
          </w:hyperlink>
        </w:p>
        <w:p w:rsidR="009055AA" w:rsidRDefault="008653D4">
          <w:pPr>
            <w:pStyle w:val="TDC2"/>
            <w:tabs>
              <w:tab w:val="left" w:pos="880"/>
              <w:tab w:val="right" w:leader="dot" w:pos="8828"/>
            </w:tabs>
            <w:rPr>
              <w:rFonts w:asciiTheme="minorHAnsi" w:eastAsiaTheme="minorEastAsia" w:hAnsiTheme="minorHAnsi"/>
              <w:noProof/>
              <w:sz w:val="22"/>
              <w:lang w:eastAsia="es-CO"/>
            </w:rPr>
          </w:pPr>
          <w:hyperlink w:anchor="_Toc504036462" w:history="1">
            <w:r w:rsidR="009055AA" w:rsidRPr="00BB6B89">
              <w:rPr>
                <w:rStyle w:val="Hipervnculo"/>
                <w:noProof/>
              </w:rPr>
              <w:t>3.4</w:t>
            </w:r>
            <w:r w:rsidR="009055AA">
              <w:rPr>
                <w:rFonts w:asciiTheme="minorHAnsi" w:eastAsiaTheme="minorEastAsia" w:hAnsiTheme="minorHAnsi"/>
                <w:noProof/>
                <w:sz w:val="22"/>
                <w:lang w:eastAsia="es-CO"/>
              </w:rPr>
              <w:tab/>
            </w:r>
            <w:r w:rsidR="009055AA" w:rsidRPr="00BB6B89">
              <w:rPr>
                <w:rStyle w:val="Hipervnculo"/>
                <w:noProof/>
              </w:rPr>
              <w:t>Diseño de Módulos Principales</w:t>
            </w:r>
            <w:r w:rsidR="009055AA">
              <w:rPr>
                <w:noProof/>
                <w:webHidden/>
              </w:rPr>
              <w:tab/>
            </w:r>
            <w:r w:rsidR="009055AA">
              <w:rPr>
                <w:noProof/>
                <w:webHidden/>
              </w:rPr>
              <w:fldChar w:fldCharType="begin"/>
            </w:r>
            <w:r w:rsidR="009055AA">
              <w:rPr>
                <w:noProof/>
                <w:webHidden/>
              </w:rPr>
              <w:instrText xml:space="preserve"> PAGEREF _Toc504036462 \h </w:instrText>
            </w:r>
            <w:r w:rsidR="009055AA">
              <w:rPr>
                <w:noProof/>
                <w:webHidden/>
              </w:rPr>
            </w:r>
            <w:r w:rsidR="009055AA">
              <w:rPr>
                <w:noProof/>
                <w:webHidden/>
              </w:rPr>
              <w:fldChar w:fldCharType="separate"/>
            </w:r>
            <w:r w:rsidR="006D383B">
              <w:rPr>
                <w:noProof/>
                <w:webHidden/>
              </w:rPr>
              <w:t>14</w:t>
            </w:r>
            <w:r w:rsidR="009055AA">
              <w:rPr>
                <w:noProof/>
                <w:webHidden/>
              </w:rPr>
              <w:fldChar w:fldCharType="end"/>
            </w:r>
          </w:hyperlink>
        </w:p>
        <w:p w:rsidR="009055AA" w:rsidRDefault="008653D4">
          <w:pPr>
            <w:pStyle w:val="TDC3"/>
            <w:tabs>
              <w:tab w:val="left" w:pos="1320"/>
              <w:tab w:val="right" w:leader="dot" w:pos="8828"/>
            </w:tabs>
            <w:rPr>
              <w:rFonts w:asciiTheme="minorHAnsi" w:eastAsiaTheme="minorEastAsia" w:hAnsiTheme="minorHAnsi"/>
              <w:noProof/>
              <w:sz w:val="22"/>
              <w:lang w:eastAsia="es-CO"/>
            </w:rPr>
          </w:pPr>
          <w:hyperlink w:anchor="_Toc504036463" w:history="1">
            <w:r w:rsidR="009055AA" w:rsidRPr="00BB6B89">
              <w:rPr>
                <w:rStyle w:val="Hipervnculo"/>
                <w:noProof/>
              </w:rPr>
              <w:t>3.4.1</w:t>
            </w:r>
            <w:r w:rsidR="009055AA">
              <w:rPr>
                <w:rFonts w:asciiTheme="minorHAnsi" w:eastAsiaTheme="minorEastAsia" w:hAnsiTheme="minorHAnsi"/>
                <w:noProof/>
                <w:sz w:val="22"/>
                <w:lang w:eastAsia="es-CO"/>
              </w:rPr>
              <w:tab/>
            </w:r>
            <w:r w:rsidR="009055AA" w:rsidRPr="00BB6B89">
              <w:rPr>
                <w:rStyle w:val="Hipervnculo"/>
                <w:noProof/>
              </w:rPr>
              <w:t>Bioimpedanciometro</w:t>
            </w:r>
            <w:r w:rsidR="009055AA">
              <w:rPr>
                <w:noProof/>
                <w:webHidden/>
              </w:rPr>
              <w:tab/>
            </w:r>
            <w:r w:rsidR="009055AA">
              <w:rPr>
                <w:noProof/>
                <w:webHidden/>
              </w:rPr>
              <w:fldChar w:fldCharType="begin"/>
            </w:r>
            <w:r w:rsidR="009055AA">
              <w:rPr>
                <w:noProof/>
                <w:webHidden/>
              </w:rPr>
              <w:instrText xml:space="preserve"> PAGEREF _Toc504036463 \h </w:instrText>
            </w:r>
            <w:r w:rsidR="009055AA">
              <w:rPr>
                <w:noProof/>
                <w:webHidden/>
              </w:rPr>
            </w:r>
            <w:r w:rsidR="009055AA">
              <w:rPr>
                <w:noProof/>
                <w:webHidden/>
              </w:rPr>
              <w:fldChar w:fldCharType="separate"/>
            </w:r>
            <w:r w:rsidR="006D383B">
              <w:rPr>
                <w:noProof/>
                <w:webHidden/>
              </w:rPr>
              <w:t>14</w:t>
            </w:r>
            <w:r w:rsidR="009055AA">
              <w:rPr>
                <w:noProof/>
                <w:webHidden/>
              </w:rPr>
              <w:fldChar w:fldCharType="end"/>
            </w:r>
          </w:hyperlink>
        </w:p>
        <w:p w:rsidR="009055AA" w:rsidRDefault="008653D4">
          <w:pPr>
            <w:pStyle w:val="TDC3"/>
            <w:tabs>
              <w:tab w:val="left" w:pos="1320"/>
              <w:tab w:val="right" w:leader="dot" w:pos="8828"/>
            </w:tabs>
            <w:rPr>
              <w:rFonts w:asciiTheme="minorHAnsi" w:eastAsiaTheme="minorEastAsia" w:hAnsiTheme="minorHAnsi"/>
              <w:noProof/>
              <w:sz w:val="22"/>
              <w:lang w:eastAsia="es-CO"/>
            </w:rPr>
          </w:pPr>
          <w:hyperlink w:anchor="_Toc504036464" w:history="1">
            <w:r w:rsidR="009055AA" w:rsidRPr="00BB6B89">
              <w:rPr>
                <w:rStyle w:val="Hipervnculo"/>
                <w:noProof/>
              </w:rPr>
              <w:t>3.4.2</w:t>
            </w:r>
            <w:r w:rsidR="009055AA">
              <w:rPr>
                <w:rFonts w:asciiTheme="minorHAnsi" w:eastAsiaTheme="minorEastAsia" w:hAnsiTheme="minorHAnsi"/>
                <w:noProof/>
                <w:sz w:val="22"/>
                <w:lang w:eastAsia="es-CO"/>
              </w:rPr>
              <w:tab/>
            </w:r>
            <w:r w:rsidR="009055AA" w:rsidRPr="00BB6B89">
              <w:rPr>
                <w:rStyle w:val="Hipervnculo"/>
                <w:noProof/>
              </w:rPr>
              <w:t>Gestor de Salidas</w:t>
            </w:r>
            <w:r w:rsidR="009055AA">
              <w:rPr>
                <w:noProof/>
                <w:webHidden/>
              </w:rPr>
              <w:tab/>
            </w:r>
            <w:r w:rsidR="009055AA">
              <w:rPr>
                <w:noProof/>
                <w:webHidden/>
              </w:rPr>
              <w:fldChar w:fldCharType="begin"/>
            </w:r>
            <w:r w:rsidR="009055AA">
              <w:rPr>
                <w:noProof/>
                <w:webHidden/>
              </w:rPr>
              <w:instrText xml:space="preserve"> PAGEREF _Toc504036464 \h </w:instrText>
            </w:r>
            <w:r w:rsidR="009055AA">
              <w:rPr>
                <w:noProof/>
                <w:webHidden/>
              </w:rPr>
            </w:r>
            <w:r w:rsidR="009055AA">
              <w:rPr>
                <w:noProof/>
                <w:webHidden/>
              </w:rPr>
              <w:fldChar w:fldCharType="separate"/>
            </w:r>
            <w:r w:rsidR="006D383B">
              <w:rPr>
                <w:noProof/>
                <w:webHidden/>
              </w:rPr>
              <w:t>23</w:t>
            </w:r>
            <w:r w:rsidR="009055AA">
              <w:rPr>
                <w:noProof/>
                <w:webHidden/>
              </w:rPr>
              <w:fldChar w:fldCharType="end"/>
            </w:r>
          </w:hyperlink>
        </w:p>
        <w:p w:rsidR="009055AA" w:rsidRDefault="008653D4">
          <w:pPr>
            <w:pStyle w:val="TDC3"/>
            <w:tabs>
              <w:tab w:val="left" w:pos="1320"/>
              <w:tab w:val="right" w:leader="dot" w:pos="8828"/>
            </w:tabs>
            <w:rPr>
              <w:rFonts w:asciiTheme="minorHAnsi" w:eastAsiaTheme="minorEastAsia" w:hAnsiTheme="minorHAnsi"/>
              <w:noProof/>
              <w:sz w:val="22"/>
              <w:lang w:eastAsia="es-CO"/>
            </w:rPr>
          </w:pPr>
          <w:hyperlink w:anchor="_Toc504036465" w:history="1">
            <w:r w:rsidR="009055AA" w:rsidRPr="00BB6B89">
              <w:rPr>
                <w:rStyle w:val="Hipervnculo"/>
                <w:noProof/>
              </w:rPr>
              <w:t>3.4.3</w:t>
            </w:r>
            <w:r w:rsidR="009055AA">
              <w:rPr>
                <w:rFonts w:asciiTheme="minorHAnsi" w:eastAsiaTheme="minorEastAsia" w:hAnsiTheme="minorHAnsi"/>
                <w:noProof/>
                <w:sz w:val="22"/>
                <w:lang w:eastAsia="es-CO"/>
              </w:rPr>
              <w:tab/>
            </w:r>
            <w:r w:rsidR="009055AA" w:rsidRPr="00BB6B89">
              <w:rPr>
                <w:rStyle w:val="Hipervnculo"/>
                <w:noProof/>
              </w:rPr>
              <w:t>Amplificador de Potencia</w:t>
            </w:r>
            <w:r w:rsidR="009055AA">
              <w:rPr>
                <w:noProof/>
                <w:webHidden/>
              </w:rPr>
              <w:tab/>
            </w:r>
            <w:r w:rsidR="009055AA">
              <w:rPr>
                <w:noProof/>
                <w:webHidden/>
              </w:rPr>
              <w:fldChar w:fldCharType="begin"/>
            </w:r>
            <w:r w:rsidR="009055AA">
              <w:rPr>
                <w:noProof/>
                <w:webHidden/>
              </w:rPr>
              <w:instrText xml:space="preserve"> PAGEREF _Toc504036465 \h </w:instrText>
            </w:r>
            <w:r w:rsidR="009055AA">
              <w:rPr>
                <w:noProof/>
                <w:webHidden/>
              </w:rPr>
            </w:r>
            <w:r w:rsidR="009055AA">
              <w:rPr>
                <w:noProof/>
                <w:webHidden/>
              </w:rPr>
              <w:fldChar w:fldCharType="separate"/>
            </w:r>
            <w:r w:rsidR="006D383B">
              <w:rPr>
                <w:noProof/>
                <w:webHidden/>
              </w:rPr>
              <w:t>24</w:t>
            </w:r>
            <w:r w:rsidR="009055AA">
              <w:rPr>
                <w:noProof/>
                <w:webHidden/>
              </w:rPr>
              <w:fldChar w:fldCharType="end"/>
            </w:r>
          </w:hyperlink>
        </w:p>
        <w:p w:rsidR="009055AA" w:rsidRDefault="008653D4">
          <w:pPr>
            <w:pStyle w:val="TDC3"/>
            <w:tabs>
              <w:tab w:val="left" w:pos="1320"/>
              <w:tab w:val="right" w:leader="dot" w:pos="8828"/>
            </w:tabs>
            <w:rPr>
              <w:rFonts w:asciiTheme="minorHAnsi" w:eastAsiaTheme="minorEastAsia" w:hAnsiTheme="minorHAnsi"/>
              <w:noProof/>
              <w:sz w:val="22"/>
              <w:lang w:eastAsia="es-CO"/>
            </w:rPr>
          </w:pPr>
          <w:hyperlink w:anchor="_Toc504036466" w:history="1">
            <w:r w:rsidR="009055AA" w:rsidRPr="00BB6B89">
              <w:rPr>
                <w:rStyle w:val="Hipervnculo"/>
                <w:noProof/>
              </w:rPr>
              <w:t>3.4.4</w:t>
            </w:r>
            <w:r w:rsidR="009055AA">
              <w:rPr>
                <w:rFonts w:asciiTheme="minorHAnsi" w:eastAsiaTheme="minorEastAsia" w:hAnsiTheme="minorHAnsi"/>
                <w:noProof/>
                <w:sz w:val="22"/>
                <w:lang w:eastAsia="es-CO"/>
              </w:rPr>
              <w:tab/>
            </w:r>
            <w:r w:rsidR="009055AA" w:rsidRPr="00BB6B89">
              <w:rPr>
                <w:rStyle w:val="Hipervnculo"/>
                <w:noProof/>
              </w:rPr>
              <w:t>Generador de Ondas</w:t>
            </w:r>
            <w:r w:rsidR="009055AA">
              <w:rPr>
                <w:noProof/>
                <w:webHidden/>
              </w:rPr>
              <w:tab/>
            </w:r>
            <w:r w:rsidR="009055AA">
              <w:rPr>
                <w:noProof/>
                <w:webHidden/>
              </w:rPr>
              <w:fldChar w:fldCharType="begin"/>
            </w:r>
            <w:r w:rsidR="009055AA">
              <w:rPr>
                <w:noProof/>
                <w:webHidden/>
              </w:rPr>
              <w:instrText xml:space="preserve"> PAGEREF _Toc504036466 \h </w:instrText>
            </w:r>
            <w:r w:rsidR="009055AA">
              <w:rPr>
                <w:noProof/>
                <w:webHidden/>
              </w:rPr>
            </w:r>
            <w:r w:rsidR="009055AA">
              <w:rPr>
                <w:noProof/>
                <w:webHidden/>
              </w:rPr>
              <w:fldChar w:fldCharType="separate"/>
            </w:r>
            <w:r w:rsidR="006D383B">
              <w:rPr>
                <w:noProof/>
                <w:webHidden/>
              </w:rPr>
              <w:t>24</w:t>
            </w:r>
            <w:r w:rsidR="009055AA">
              <w:rPr>
                <w:noProof/>
                <w:webHidden/>
              </w:rPr>
              <w:fldChar w:fldCharType="end"/>
            </w:r>
          </w:hyperlink>
        </w:p>
        <w:p w:rsidR="009055AA" w:rsidRDefault="008653D4">
          <w:pPr>
            <w:pStyle w:val="TDC3"/>
            <w:tabs>
              <w:tab w:val="left" w:pos="1320"/>
              <w:tab w:val="right" w:leader="dot" w:pos="8828"/>
            </w:tabs>
            <w:rPr>
              <w:rFonts w:asciiTheme="minorHAnsi" w:eastAsiaTheme="minorEastAsia" w:hAnsiTheme="minorHAnsi"/>
              <w:noProof/>
              <w:sz w:val="22"/>
              <w:lang w:eastAsia="es-CO"/>
            </w:rPr>
          </w:pPr>
          <w:hyperlink w:anchor="_Toc504036467" w:history="1">
            <w:r w:rsidR="009055AA" w:rsidRPr="00BB6B89">
              <w:rPr>
                <w:rStyle w:val="Hipervnculo"/>
                <w:noProof/>
              </w:rPr>
              <w:t>3.4.5</w:t>
            </w:r>
            <w:r w:rsidR="009055AA">
              <w:rPr>
                <w:rFonts w:asciiTheme="minorHAnsi" w:eastAsiaTheme="minorEastAsia" w:hAnsiTheme="minorHAnsi"/>
                <w:noProof/>
                <w:sz w:val="22"/>
                <w:lang w:eastAsia="es-CO"/>
              </w:rPr>
              <w:tab/>
            </w:r>
            <w:r w:rsidR="009055AA" w:rsidRPr="00BB6B89">
              <w:rPr>
                <w:rStyle w:val="Hipervnculo"/>
                <w:noProof/>
              </w:rPr>
              <w:t>Control de Potencia</w:t>
            </w:r>
            <w:r w:rsidR="009055AA">
              <w:rPr>
                <w:noProof/>
                <w:webHidden/>
              </w:rPr>
              <w:tab/>
            </w:r>
            <w:r w:rsidR="009055AA">
              <w:rPr>
                <w:noProof/>
                <w:webHidden/>
              </w:rPr>
              <w:fldChar w:fldCharType="begin"/>
            </w:r>
            <w:r w:rsidR="009055AA">
              <w:rPr>
                <w:noProof/>
                <w:webHidden/>
              </w:rPr>
              <w:instrText xml:space="preserve"> PAGEREF _Toc504036467 \h </w:instrText>
            </w:r>
            <w:r w:rsidR="009055AA">
              <w:rPr>
                <w:noProof/>
                <w:webHidden/>
              </w:rPr>
            </w:r>
            <w:r w:rsidR="009055AA">
              <w:rPr>
                <w:noProof/>
                <w:webHidden/>
              </w:rPr>
              <w:fldChar w:fldCharType="separate"/>
            </w:r>
            <w:r w:rsidR="006D383B">
              <w:rPr>
                <w:noProof/>
                <w:webHidden/>
              </w:rPr>
              <w:t>37</w:t>
            </w:r>
            <w:r w:rsidR="009055AA">
              <w:rPr>
                <w:noProof/>
                <w:webHidden/>
              </w:rPr>
              <w:fldChar w:fldCharType="end"/>
            </w:r>
          </w:hyperlink>
        </w:p>
        <w:p w:rsidR="009055AA" w:rsidRDefault="008653D4">
          <w:pPr>
            <w:pStyle w:val="TDC2"/>
            <w:tabs>
              <w:tab w:val="left" w:pos="880"/>
              <w:tab w:val="right" w:leader="dot" w:pos="8828"/>
            </w:tabs>
            <w:rPr>
              <w:rFonts w:asciiTheme="minorHAnsi" w:eastAsiaTheme="minorEastAsia" w:hAnsiTheme="minorHAnsi"/>
              <w:noProof/>
              <w:sz w:val="22"/>
              <w:lang w:eastAsia="es-CO"/>
            </w:rPr>
          </w:pPr>
          <w:hyperlink w:anchor="_Toc504036468" w:history="1">
            <w:r w:rsidR="009055AA" w:rsidRPr="00BB6B89">
              <w:rPr>
                <w:rStyle w:val="Hipervnculo"/>
                <w:noProof/>
              </w:rPr>
              <w:t>3.5</w:t>
            </w:r>
            <w:r w:rsidR="009055AA">
              <w:rPr>
                <w:rFonts w:asciiTheme="minorHAnsi" w:eastAsiaTheme="minorEastAsia" w:hAnsiTheme="minorHAnsi"/>
                <w:noProof/>
                <w:sz w:val="22"/>
                <w:lang w:eastAsia="es-CO"/>
              </w:rPr>
              <w:tab/>
            </w:r>
            <w:r w:rsidR="009055AA" w:rsidRPr="00BB6B89">
              <w:rPr>
                <w:rStyle w:val="Hipervnculo"/>
                <w:noProof/>
              </w:rPr>
              <w:t>Diseño de Interfaz del Usuario</w:t>
            </w:r>
            <w:r w:rsidR="009055AA">
              <w:rPr>
                <w:noProof/>
                <w:webHidden/>
              </w:rPr>
              <w:tab/>
            </w:r>
            <w:r w:rsidR="009055AA">
              <w:rPr>
                <w:noProof/>
                <w:webHidden/>
              </w:rPr>
              <w:fldChar w:fldCharType="begin"/>
            </w:r>
            <w:r w:rsidR="009055AA">
              <w:rPr>
                <w:noProof/>
                <w:webHidden/>
              </w:rPr>
              <w:instrText xml:space="preserve"> PAGEREF _Toc504036468 \h </w:instrText>
            </w:r>
            <w:r w:rsidR="009055AA">
              <w:rPr>
                <w:noProof/>
                <w:webHidden/>
              </w:rPr>
            </w:r>
            <w:r w:rsidR="009055AA">
              <w:rPr>
                <w:noProof/>
                <w:webHidden/>
              </w:rPr>
              <w:fldChar w:fldCharType="separate"/>
            </w:r>
            <w:r w:rsidR="006D383B">
              <w:rPr>
                <w:noProof/>
                <w:webHidden/>
              </w:rPr>
              <w:t>43</w:t>
            </w:r>
            <w:r w:rsidR="009055AA">
              <w:rPr>
                <w:noProof/>
                <w:webHidden/>
              </w:rPr>
              <w:fldChar w:fldCharType="end"/>
            </w:r>
          </w:hyperlink>
        </w:p>
        <w:p w:rsidR="009055AA" w:rsidRDefault="008653D4">
          <w:pPr>
            <w:pStyle w:val="TDC2"/>
            <w:tabs>
              <w:tab w:val="left" w:pos="880"/>
              <w:tab w:val="right" w:leader="dot" w:pos="8828"/>
            </w:tabs>
            <w:rPr>
              <w:rFonts w:asciiTheme="minorHAnsi" w:eastAsiaTheme="minorEastAsia" w:hAnsiTheme="minorHAnsi"/>
              <w:noProof/>
              <w:sz w:val="22"/>
              <w:lang w:eastAsia="es-CO"/>
            </w:rPr>
          </w:pPr>
          <w:hyperlink w:anchor="_Toc504036469" w:history="1">
            <w:r w:rsidR="009055AA" w:rsidRPr="00BB6B89">
              <w:rPr>
                <w:rStyle w:val="Hipervnculo"/>
                <w:noProof/>
              </w:rPr>
              <w:t>3.6</w:t>
            </w:r>
            <w:r w:rsidR="009055AA">
              <w:rPr>
                <w:rFonts w:asciiTheme="minorHAnsi" w:eastAsiaTheme="minorEastAsia" w:hAnsiTheme="minorHAnsi"/>
                <w:noProof/>
                <w:sz w:val="22"/>
                <w:lang w:eastAsia="es-CO"/>
              </w:rPr>
              <w:tab/>
            </w:r>
            <w:r w:rsidR="009055AA" w:rsidRPr="00BB6B89">
              <w:rPr>
                <w:rStyle w:val="Hipervnculo"/>
                <w:noProof/>
              </w:rPr>
              <w:t>Diseño de Carcasas</w:t>
            </w:r>
            <w:r w:rsidR="009055AA">
              <w:rPr>
                <w:noProof/>
                <w:webHidden/>
              </w:rPr>
              <w:tab/>
            </w:r>
            <w:r w:rsidR="009055AA">
              <w:rPr>
                <w:noProof/>
                <w:webHidden/>
              </w:rPr>
              <w:fldChar w:fldCharType="begin"/>
            </w:r>
            <w:r w:rsidR="009055AA">
              <w:rPr>
                <w:noProof/>
                <w:webHidden/>
              </w:rPr>
              <w:instrText xml:space="preserve"> PAGEREF _Toc504036469 \h </w:instrText>
            </w:r>
            <w:r w:rsidR="009055AA">
              <w:rPr>
                <w:noProof/>
                <w:webHidden/>
              </w:rPr>
            </w:r>
            <w:r w:rsidR="009055AA">
              <w:rPr>
                <w:noProof/>
                <w:webHidden/>
              </w:rPr>
              <w:fldChar w:fldCharType="separate"/>
            </w:r>
            <w:r w:rsidR="006D383B">
              <w:rPr>
                <w:noProof/>
                <w:webHidden/>
              </w:rPr>
              <w:t>43</w:t>
            </w:r>
            <w:r w:rsidR="009055AA">
              <w:rPr>
                <w:noProof/>
                <w:webHidden/>
              </w:rPr>
              <w:fldChar w:fldCharType="end"/>
            </w:r>
          </w:hyperlink>
        </w:p>
        <w:p w:rsidR="009055AA" w:rsidRDefault="008653D4">
          <w:pPr>
            <w:pStyle w:val="TDC1"/>
            <w:tabs>
              <w:tab w:val="left" w:pos="480"/>
              <w:tab w:val="right" w:leader="dot" w:pos="8828"/>
            </w:tabs>
            <w:rPr>
              <w:rFonts w:asciiTheme="minorHAnsi" w:eastAsiaTheme="minorEastAsia" w:hAnsiTheme="minorHAnsi"/>
              <w:noProof/>
              <w:sz w:val="22"/>
              <w:lang w:eastAsia="es-CO"/>
            </w:rPr>
          </w:pPr>
          <w:hyperlink w:anchor="_Toc504036470" w:history="1">
            <w:r w:rsidR="009055AA" w:rsidRPr="00BB6B89">
              <w:rPr>
                <w:rStyle w:val="Hipervnculo"/>
                <w:noProof/>
              </w:rPr>
              <w:t>4</w:t>
            </w:r>
            <w:r w:rsidR="009055AA">
              <w:rPr>
                <w:rFonts w:asciiTheme="minorHAnsi" w:eastAsiaTheme="minorEastAsia" w:hAnsiTheme="minorHAnsi"/>
                <w:noProof/>
                <w:sz w:val="22"/>
                <w:lang w:eastAsia="es-CO"/>
              </w:rPr>
              <w:tab/>
            </w:r>
            <w:r w:rsidR="009055AA" w:rsidRPr="00BB6B89">
              <w:rPr>
                <w:rStyle w:val="Hipervnculo"/>
                <w:noProof/>
              </w:rPr>
              <w:t>Pruebas y Validación de la Unidad Electroquirúrgica</w:t>
            </w:r>
            <w:r w:rsidR="009055AA">
              <w:rPr>
                <w:noProof/>
                <w:webHidden/>
              </w:rPr>
              <w:tab/>
            </w:r>
            <w:r w:rsidR="009055AA">
              <w:rPr>
                <w:noProof/>
                <w:webHidden/>
              </w:rPr>
              <w:fldChar w:fldCharType="begin"/>
            </w:r>
            <w:r w:rsidR="009055AA">
              <w:rPr>
                <w:noProof/>
                <w:webHidden/>
              </w:rPr>
              <w:instrText xml:space="preserve"> PAGEREF _Toc504036470 \h </w:instrText>
            </w:r>
            <w:r w:rsidR="009055AA">
              <w:rPr>
                <w:noProof/>
                <w:webHidden/>
              </w:rPr>
            </w:r>
            <w:r w:rsidR="009055AA">
              <w:rPr>
                <w:noProof/>
                <w:webHidden/>
              </w:rPr>
              <w:fldChar w:fldCharType="separate"/>
            </w:r>
            <w:r w:rsidR="006D383B">
              <w:rPr>
                <w:noProof/>
                <w:webHidden/>
              </w:rPr>
              <w:t>44</w:t>
            </w:r>
            <w:r w:rsidR="009055AA">
              <w:rPr>
                <w:noProof/>
                <w:webHidden/>
              </w:rPr>
              <w:fldChar w:fldCharType="end"/>
            </w:r>
          </w:hyperlink>
        </w:p>
        <w:p w:rsidR="009055AA" w:rsidRDefault="008653D4">
          <w:pPr>
            <w:pStyle w:val="TDC2"/>
            <w:tabs>
              <w:tab w:val="left" w:pos="880"/>
              <w:tab w:val="right" w:leader="dot" w:pos="8828"/>
            </w:tabs>
            <w:rPr>
              <w:rFonts w:asciiTheme="minorHAnsi" w:eastAsiaTheme="minorEastAsia" w:hAnsiTheme="minorHAnsi"/>
              <w:noProof/>
              <w:sz w:val="22"/>
              <w:lang w:eastAsia="es-CO"/>
            </w:rPr>
          </w:pPr>
          <w:hyperlink w:anchor="_Toc504036471" w:history="1">
            <w:r w:rsidR="009055AA" w:rsidRPr="00BB6B89">
              <w:rPr>
                <w:rStyle w:val="Hipervnculo"/>
                <w:noProof/>
              </w:rPr>
              <w:t>4.1</w:t>
            </w:r>
            <w:r w:rsidR="009055AA">
              <w:rPr>
                <w:rFonts w:asciiTheme="minorHAnsi" w:eastAsiaTheme="minorEastAsia" w:hAnsiTheme="minorHAnsi"/>
                <w:noProof/>
                <w:sz w:val="22"/>
                <w:lang w:eastAsia="es-CO"/>
              </w:rPr>
              <w:tab/>
            </w:r>
            <w:r w:rsidR="009055AA" w:rsidRPr="00BB6B89">
              <w:rPr>
                <w:rStyle w:val="Hipervnculo"/>
                <w:noProof/>
              </w:rPr>
              <w:t>Validación Control de Potencia</w:t>
            </w:r>
            <w:r w:rsidR="009055AA">
              <w:rPr>
                <w:noProof/>
                <w:webHidden/>
              </w:rPr>
              <w:tab/>
            </w:r>
            <w:r w:rsidR="009055AA">
              <w:rPr>
                <w:noProof/>
                <w:webHidden/>
              </w:rPr>
              <w:fldChar w:fldCharType="begin"/>
            </w:r>
            <w:r w:rsidR="009055AA">
              <w:rPr>
                <w:noProof/>
                <w:webHidden/>
              </w:rPr>
              <w:instrText xml:space="preserve"> PAGEREF _Toc504036471 \h </w:instrText>
            </w:r>
            <w:r w:rsidR="009055AA">
              <w:rPr>
                <w:noProof/>
                <w:webHidden/>
              </w:rPr>
            </w:r>
            <w:r w:rsidR="009055AA">
              <w:rPr>
                <w:noProof/>
                <w:webHidden/>
              </w:rPr>
              <w:fldChar w:fldCharType="separate"/>
            </w:r>
            <w:r w:rsidR="006D383B">
              <w:rPr>
                <w:noProof/>
                <w:webHidden/>
              </w:rPr>
              <w:t>44</w:t>
            </w:r>
            <w:r w:rsidR="009055AA">
              <w:rPr>
                <w:noProof/>
                <w:webHidden/>
              </w:rPr>
              <w:fldChar w:fldCharType="end"/>
            </w:r>
          </w:hyperlink>
        </w:p>
        <w:p w:rsidR="009055AA" w:rsidRDefault="008653D4">
          <w:pPr>
            <w:pStyle w:val="TDC2"/>
            <w:tabs>
              <w:tab w:val="left" w:pos="880"/>
              <w:tab w:val="right" w:leader="dot" w:pos="8828"/>
            </w:tabs>
            <w:rPr>
              <w:rFonts w:asciiTheme="minorHAnsi" w:eastAsiaTheme="minorEastAsia" w:hAnsiTheme="minorHAnsi"/>
              <w:noProof/>
              <w:sz w:val="22"/>
              <w:lang w:eastAsia="es-CO"/>
            </w:rPr>
          </w:pPr>
          <w:hyperlink w:anchor="_Toc504036472" w:history="1">
            <w:r w:rsidR="009055AA" w:rsidRPr="00BB6B89">
              <w:rPr>
                <w:rStyle w:val="Hipervnculo"/>
                <w:noProof/>
              </w:rPr>
              <w:t>4.2</w:t>
            </w:r>
            <w:r w:rsidR="009055AA">
              <w:rPr>
                <w:rFonts w:asciiTheme="minorHAnsi" w:eastAsiaTheme="minorEastAsia" w:hAnsiTheme="minorHAnsi"/>
                <w:noProof/>
                <w:sz w:val="22"/>
                <w:lang w:eastAsia="es-CO"/>
              </w:rPr>
              <w:tab/>
            </w:r>
            <w:r w:rsidR="009055AA" w:rsidRPr="00BB6B89">
              <w:rPr>
                <w:rStyle w:val="Hipervnculo"/>
                <w:noProof/>
              </w:rPr>
              <w:t>Validación Mínimo Sangrado</w:t>
            </w:r>
            <w:r w:rsidR="009055AA">
              <w:rPr>
                <w:noProof/>
                <w:webHidden/>
              </w:rPr>
              <w:tab/>
            </w:r>
            <w:r w:rsidR="009055AA">
              <w:rPr>
                <w:noProof/>
                <w:webHidden/>
              </w:rPr>
              <w:fldChar w:fldCharType="begin"/>
            </w:r>
            <w:r w:rsidR="009055AA">
              <w:rPr>
                <w:noProof/>
                <w:webHidden/>
              </w:rPr>
              <w:instrText xml:space="preserve"> PAGEREF _Toc504036472 \h </w:instrText>
            </w:r>
            <w:r w:rsidR="009055AA">
              <w:rPr>
                <w:noProof/>
                <w:webHidden/>
              </w:rPr>
            </w:r>
            <w:r w:rsidR="009055AA">
              <w:rPr>
                <w:noProof/>
                <w:webHidden/>
              </w:rPr>
              <w:fldChar w:fldCharType="separate"/>
            </w:r>
            <w:r w:rsidR="006D383B">
              <w:rPr>
                <w:noProof/>
                <w:webHidden/>
              </w:rPr>
              <w:t>44</w:t>
            </w:r>
            <w:r w:rsidR="009055AA">
              <w:rPr>
                <w:noProof/>
                <w:webHidden/>
              </w:rPr>
              <w:fldChar w:fldCharType="end"/>
            </w:r>
          </w:hyperlink>
        </w:p>
        <w:p w:rsidR="009055AA" w:rsidRDefault="008653D4">
          <w:pPr>
            <w:pStyle w:val="TDC2"/>
            <w:tabs>
              <w:tab w:val="left" w:pos="880"/>
              <w:tab w:val="right" w:leader="dot" w:pos="8828"/>
            </w:tabs>
            <w:rPr>
              <w:rFonts w:asciiTheme="minorHAnsi" w:eastAsiaTheme="minorEastAsia" w:hAnsiTheme="minorHAnsi"/>
              <w:noProof/>
              <w:sz w:val="22"/>
              <w:lang w:eastAsia="es-CO"/>
            </w:rPr>
          </w:pPr>
          <w:hyperlink w:anchor="_Toc504036473" w:history="1">
            <w:r w:rsidR="009055AA" w:rsidRPr="00BB6B89">
              <w:rPr>
                <w:rStyle w:val="Hipervnculo"/>
                <w:noProof/>
              </w:rPr>
              <w:t>4.3</w:t>
            </w:r>
            <w:r w:rsidR="009055AA">
              <w:rPr>
                <w:rFonts w:asciiTheme="minorHAnsi" w:eastAsiaTheme="minorEastAsia" w:hAnsiTheme="minorHAnsi"/>
                <w:noProof/>
                <w:sz w:val="22"/>
                <w:lang w:eastAsia="es-CO"/>
              </w:rPr>
              <w:tab/>
            </w:r>
            <w:r w:rsidR="009055AA" w:rsidRPr="00BB6B89">
              <w:rPr>
                <w:rStyle w:val="Hipervnculo"/>
                <w:noProof/>
              </w:rPr>
              <w:t>Validación de Normas de Seguridad IEC</w:t>
            </w:r>
            <w:r w:rsidR="009055AA">
              <w:rPr>
                <w:noProof/>
                <w:webHidden/>
              </w:rPr>
              <w:tab/>
            </w:r>
            <w:r w:rsidR="009055AA">
              <w:rPr>
                <w:noProof/>
                <w:webHidden/>
              </w:rPr>
              <w:fldChar w:fldCharType="begin"/>
            </w:r>
            <w:r w:rsidR="009055AA">
              <w:rPr>
                <w:noProof/>
                <w:webHidden/>
              </w:rPr>
              <w:instrText xml:space="preserve"> PAGEREF _Toc504036473 \h </w:instrText>
            </w:r>
            <w:r w:rsidR="009055AA">
              <w:rPr>
                <w:noProof/>
                <w:webHidden/>
              </w:rPr>
            </w:r>
            <w:r w:rsidR="009055AA">
              <w:rPr>
                <w:noProof/>
                <w:webHidden/>
              </w:rPr>
              <w:fldChar w:fldCharType="separate"/>
            </w:r>
            <w:r w:rsidR="006D383B">
              <w:rPr>
                <w:noProof/>
                <w:webHidden/>
              </w:rPr>
              <w:t>44</w:t>
            </w:r>
            <w:r w:rsidR="009055AA">
              <w:rPr>
                <w:noProof/>
                <w:webHidden/>
              </w:rPr>
              <w:fldChar w:fldCharType="end"/>
            </w:r>
          </w:hyperlink>
        </w:p>
        <w:p w:rsidR="009055AA" w:rsidRDefault="008653D4">
          <w:pPr>
            <w:pStyle w:val="TDC1"/>
            <w:tabs>
              <w:tab w:val="left" w:pos="480"/>
              <w:tab w:val="right" w:leader="dot" w:pos="8828"/>
            </w:tabs>
            <w:rPr>
              <w:rFonts w:asciiTheme="minorHAnsi" w:eastAsiaTheme="minorEastAsia" w:hAnsiTheme="minorHAnsi"/>
              <w:noProof/>
              <w:sz w:val="22"/>
              <w:lang w:eastAsia="es-CO"/>
            </w:rPr>
          </w:pPr>
          <w:hyperlink w:anchor="_Toc504036474" w:history="1">
            <w:r w:rsidR="009055AA" w:rsidRPr="00BB6B89">
              <w:rPr>
                <w:rStyle w:val="Hipervnculo"/>
                <w:noProof/>
              </w:rPr>
              <w:t>5</w:t>
            </w:r>
            <w:r w:rsidR="009055AA">
              <w:rPr>
                <w:rFonts w:asciiTheme="minorHAnsi" w:eastAsiaTheme="minorEastAsia" w:hAnsiTheme="minorHAnsi"/>
                <w:noProof/>
                <w:sz w:val="22"/>
                <w:lang w:eastAsia="es-CO"/>
              </w:rPr>
              <w:tab/>
            </w:r>
            <w:r w:rsidR="009055AA" w:rsidRPr="00BB6B89">
              <w:rPr>
                <w:rStyle w:val="Hipervnculo"/>
                <w:noProof/>
              </w:rPr>
              <w:t>Conclusiones</w:t>
            </w:r>
            <w:r w:rsidR="009055AA">
              <w:rPr>
                <w:noProof/>
                <w:webHidden/>
              </w:rPr>
              <w:tab/>
            </w:r>
            <w:r w:rsidR="009055AA">
              <w:rPr>
                <w:noProof/>
                <w:webHidden/>
              </w:rPr>
              <w:fldChar w:fldCharType="begin"/>
            </w:r>
            <w:r w:rsidR="009055AA">
              <w:rPr>
                <w:noProof/>
                <w:webHidden/>
              </w:rPr>
              <w:instrText xml:space="preserve"> PAGEREF _Toc504036474 \h </w:instrText>
            </w:r>
            <w:r w:rsidR="009055AA">
              <w:rPr>
                <w:noProof/>
                <w:webHidden/>
              </w:rPr>
            </w:r>
            <w:r w:rsidR="009055AA">
              <w:rPr>
                <w:noProof/>
                <w:webHidden/>
              </w:rPr>
              <w:fldChar w:fldCharType="separate"/>
            </w:r>
            <w:r w:rsidR="006D383B">
              <w:rPr>
                <w:noProof/>
                <w:webHidden/>
              </w:rPr>
              <w:t>45</w:t>
            </w:r>
            <w:r w:rsidR="009055AA">
              <w:rPr>
                <w:noProof/>
                <w:webHidden/>
              </w:rPr>
              <w:fldChar w:fldCharType="end"/>
            </w:r>
          </w:hyperlink>
        </w:p>
        <w:p w:rsidR="009055AA" w:rsidRDefault="008653D4">
          <w:pPr>
            <w:pStyle w:val="TDC1"/>
            <w:tabs>
              <w:tab w:val="left" w:pos="480"/>
              <w:tab w:val="right" w:leader="dot" w:pos="8828"/>
            </w:tabs>
            <w:rPr>
              <w:rFonts w:asciiTheme="minorHAnsi" w:eastAsiaTheme="minorEastAsia" w:hAnsiTheme="minorHAnsi"/>
              <w:noProof/>
              <w:sz w:val="22"/>
              <w:lang w:eastAsia="es-CO"/>
            </w:rPr>
          </w:pPr>
          <w:hyperlink w:anchor="_Toc504036475" w:history="1">
            <w:r w:rsidR="009055AA" w:rsidRPr="00BB6B89">
              <w:rPr>
                <w:rStyle w:val="Hipervnculo"/>
                <w:noProof/>
              </w:rPr>
              <w:t>6</w:t>
            </w:r>
            <w:r w:rsidR="009055AA">
              <w:rPr>
                <w:rFonts w:asciiTheme="minorHAnsi" w:eastAsiaTheme="minorEastAsia" w:hAnsiTheme="minorHAnsi"/>
                <w:noProof/>
                <w:sz w:val="22"/>
                <w:lang w:eastAsia="es-CO"/>
              </w:rPr>
              <w:tab/>
            </w:r>
            <w:r w:rsidR="009055AA" w:rsidRPr="00BB6B89">
              <w:rPr>
                <w:rStyle w:val="Hipervnculo"/>
                <w:noProof/>
              </w:rPr>
              <w:t>Recomendaciones</w:t>
            </w:r>
            <w:r w:rsidR="009055AA">
              <w:rPr>
                <w:noProof/>
                <w:webHidden/>
              </w:rPr>
              <w:tab/>
            </w:r>
            <w:r w:rsidR="009055AA">
              <w:rPr>
                <w:noProof/>
                <w:webHidden/>
              </w:rPr>
              <w:fldChar w:fldCharType="begin"/>
            </w:r>
            <w:r w:rsidR="009055AA">
              <w:rPr>
                <w:noProof/>
                <w:webHidden/>
              </w:rPr>
              <w:instrText xml:space="preserve"> PAGEREF _Toc504036475 \h </w:instrText>
            </w:r>
            <w:r w:rsidR="009055AA">
              <w:rPr>
                <w:noProof/>
                <w:webHidden/>
              </w:rPr>
            </w:r>
            <w:r w:rsidR="009055AA">
              <w:rPr>
                <w:noProof/>
                <w:webHidden/>
              </w:rPr>
              <w:fldChar w:fldCharType="separate"/>
            </w:r>
            <w:r w:rsidR="006D383B">
              <w:rPr>
                <w:noProof/>
                <w:webHidden/>
              </w:rPr>
              <w:t>46</w:t>
            </w:r>
            <w:r w:rsidR="009055AA">
              <w:rPr>
                <w:noProof/>
                <w:webHidden/>
              </w:rPr>
              <w:fldChar w:fldCharType="end"/>
            </w:r>
          </w:hyperlink>
        </w:p>
        <w:p w:rsidR="009055AA" w:rsidRDefault="008653D4">
          <w:pPr>
            <w:pStyle w:val="TDC1"/>
            <w:tabs>
              <w:tab w:val="left" w:pos="480"/>
              <w:tab w:val="right" w:leader="dot" w:pos="8828"/>
            </w:tabs>
            <w:rPr>
              <w:rFonts w:asciiTheme="minorHAnsi" w:eastAsiaTheme="minorEastAsia" w:hAnsiTheme="minorHAnsi"/>
              <w:noProof/>
              <w:sz w:val="22"/>
              <w:lang w:eastAsia="es-CO"/>
            </w:rPr>
          </w:pPr>
          <w:hyperlink w:anchor="_Toc504036476" w:history="1">
            <w:r w:rsidR="009055AA" w:rsidRPr="00BB6B89">
              <w:rPr>
                <w:rStyle w:val="Hipervnculo"/>
                <w:noProof/>
              </w:rPr>
              <w:t>7</w:t>
            </w:r>
            <w:r w:rsidR="009055AA">
              <w:rPr>
                <w:rFonts w:asciiTheme="minorHAnsi" w:eastAsiaTheme="minorEastAsia" w:hAnsiTheme="minorHAnsi"/>
                <w:noProof/>
                <w:sz w:val="22"/>
                <w:lang w:eastAsia="es-CO"/>
              </w:rPr>
              <w:tab/>
            </w:r>
            <w:r w:rsidR="009055AA" w:rsidRPr="00BB6B89">
              <w:rPr>
                <w:rStyle w:val="Hipervnculo"/>
                <w:noProof/>
              </w:rPr>
              <w:t>Anexos</w:t>
            </w:r>
            <w:r w:rsidR="009055AA">
              <w:rPr>
                <w:noProof/>
                <w:webHidden/>
              </w:rPr>
              <w:tab/>
            </w:r>
            <w:r w:rsidR="009055AA">
              <w:rPr>
                <w:noProof/>
                <w:webHidden/>
              </w:rPr>
              <w:fldChar w:fldCharType="begin"/>
            </w:r>
            <w:r w:rsidR="009055AA">
              <w:rPr>
                <w:noProof/>
                <w:webHidden/>
              </w:rPr>
              <w:instrText xml:space="preserve"> PAGEREF _Toc504036476 \h </w:instrText>
            </w:r>
            <w:r w:rsidR="009055AA">
              <w:rPr>
                <w:noProof/>
                <w:webHidden/>
              </w:rPr>
            </w:r>
            <w:r w:rsidR="009055AA">
              <w:rPr>
                <w:noProof/>
                <w:webHidden/>
              </w:rPr>
              <w:fldChar w:fldCharType="separate"/>
            </w:r>
            <w:r w:rsidR="006D383B">
              <w:rPr>
                <w:noProof/>
                <w:webHidden/>
              </w:rPr>
              <w:t>46</w:t>
            </w:r>
            <w:r w:rsidR="009055AA">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Toc504036445"/>
      <w:bookmarkStart w:id="1" w:name="_Ref507573963"/>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04036446"/>
      <w:r>
        <w:t>Fundamentos de la electrocirugía</w:t>
      </w:r>
      <w:bookmarkEnd w:id="2"/>
    </w:p>
    <w:p w:rsidR="00246DB9" w:rsidRPr="00246DB9" w:rsidRDefault="00246DB9" w:rsidP="00246DB9"/>
    <w:p w:rsidR="00246DB9" w:rsidRDefault="00246DB9" w:rsidP="00246DB9">
      <w:pPr>
        <w:pStyle w:val="Ttulo2"/>
      </w:pPr>
      <w:bookmarkStart w:id="3" w:name="_Toc504036447"/>
      <w:bookmarkStart w:id="4" w:name="_Ref507573911"/>
      <w:bookmarkStart w:id="5" w:name="_Ref507573968"/>
      <w:r>
        <w:t>La Electrocirugía</w:t>
      </w:r>
      <w:bookmarkEnd w:id="3"/>
      <w:bookmarkEnd w:id="4"/>
      <w:bookmarkEnd w:id="5"/>
    </w:p>
    <w:p w:rsidR="00246DB9" w:rsidRDefault="00246DB9" w:rsidP="00246DB9"/>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r w:rsidR="00030714">
        <w:t xml:space="preserve"> </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04036448"/>
      <w:r>
        <w:t>Fundamentos Médicos de la Electrocirugía</w:t>
      </w:r>
      <w:bookmarkEnd w:id="6"/>
      <w:r>
        <w:t xml:space="preserve"> </w:t>
      </w:r>
    </w:p>
    <w:p w:rsidR="00A31EA0" w:rsidRPr="00246DB9" w:rsidRDefault="00A31EA0" w:rsidP="00A31EA0">
      <w: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7" w:name="_Toc504036449"/>
      <w:r>
        <w:t>Efectos d</w:t>
      </w:r>
      <w:r w:rsidR="00F71179">
        <w:t>e la C</w:t>
      </w:r>
      <w:r>
        <w:t xml:space="preserve">orriente </w:t>
      </w:r>
      <w:r w:rsidR="00F71179">
        <w:t>E</w:t>
      </w:r>
      <w:r>
        <w:t xml:space="preserve">léctrica </w:t>
      </w:r>
      <w:r w:rsidR="00F71179">
        <w:t>sobre los T</w:t>
      </w:r>
      <w:r>
        <w:t>ejidos</w:t>
      </w:r>
      <w:bookmarkEnd w:id="7"/>
    </w:p>
    <w:p w:rsidR="00A31EA0" w:rsidRPr="00A31EA0" w:rsidRDefault="00A31EA0" w:rsidP="00A31EA0"/>
    <w:p w:rsidR="00246DB9" w:rsidRDefault="00246DB9" w:rsidP="00246DB9">
      <w:pPr>
        <w:pStyle w:val="Ttulo3"/>
      </w:pPr>
      <w:bookmarkStart w:id="8" w:name="_Toc504036450"/>
      <w:r>
        <w:t>Bioimpedancia</w:t>
      </w:r>
      <w:bookmarkEnd w:id="8"/>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Por el contrario</w:t>
      </w:r>
      <w:r w:rsidR="009778CF">
        <w:t xml:space="preserve"> la admitancia </w:t>
      </w:r>
      <w:r w:rsidR="00D34702">
        <w:t>es la capacidad de permitir el flujo de corriente en dicho elemento. La combinación de ambos términos</w:t>
      </w:r>
      <w:r w:rsidR="00356C58">
        <w:t xml:space="preserve">: admitancia e impedancia </w:t>
      </w:r>
      <w:r w:rsidR="00D34702">
        <w:t xml:space="preserve"> da lugar a la imitancia,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bioimitancia.</w:t>
      </w:r>
      <w:r w:rsidR="00D34702">
        <w:t xml:space="preserve"> </w:t>
      </w:r>
    </w:p>
    <w:p w:rsidR="005E32BE" w:rsidRDefault="005E32BE" w:rsidP="00BD7ABC">
      <w:r>
        <w:t>Sabemos también que los tejidos no son co</w:t>
      </w:r>
      <w:r w:rsidR="00E45B8F">
        <w:t xml:space="preserve">nductores como tal sino que actúan como dieléctricos, en otras palabras, un aislante que es capaz de almacenar energía eléctrica, </w:t>
      </w:r>
      <w:r w:rsidR="00C7549A">
        <w:t>término</w:t>
      </w:r>
      <w:r w:rsidR="0060588D">
        <w:t xml:space="preserve"> el cual</w:t>
      </w:r>
      <w:r w:rsidR="00E45B8F">
        <w:t xml:space="preserve"> se conoce como permitividad.</w:t>
      </w:r>
    </w:p>
    <w:p w:rsidR="00E45B8F" w:rsidRPr="00F71179" w:rsidRDefault="00E45B8F" w:rsidP="00BD7ABC">
      <w:r>
        <w:t>Bajo condiciones lineales en un mismo tejido, la admitancia, la impedancia y la permitividad compleja, contienen la misma información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437D0E">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 1-4, 2000)", "plainTextFormattedCitation" : "(Grimnes &amp; Martinsen, 2000)", "previouslyFormattedCitation" : "(Grimnes &amp; Martinsen, 2000)" }, "properties" : {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9" w:name="_Toc504036451"/>
      <w:r>
        <w:t>El Electrobisturí</w:t>
      </w:r>
      <w:bookmarkEnd w:id="9"/>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6D383B">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como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electroquirúrgicos </w:t>
      </w:r>
      <w:r w:rsidR="005A2B82">
        <w:t>poseen dos electrodos, que</w:t>
      </w:r>
      <w:r w:rsidR="00C45355">
        <w:t xml:space="preserve"> dependiendo de su ubicación</w:t>
      </w:r>
      <w:r w:rsidR="005A2B82">
        <w:t>,</w:t>
      </w:r>
      <w:r w:rsidR="00C45355">
        <w:t xml:space="preserve"> </w:t>
      </w:r>
      <w:r w:rsidR="005A2B82">
        <w:t>permiten clasificar en dos tipos diferentes  los dispositivos de electrocirugía.</w:t>
      </w:r>
      <w:r w:rsidR="00C45355">
        <w:t xml:space="preserve">  </w:t>
      </w:r>
    </w:p>
    <w:p w:rsidR="00845AB0" w:rsidRDefault="0030053D" w:rsidP="00F71179">
      <w:r>
        <w:t>E</w:t>
      </w:r>
      <w:r w:rsidR="005A2B82">
        <w:t xml:space="preserve">l </w:t>
      </w:r>
      <w:r w:rsidR="00B02D9A">
        <w:t>primer tipo</w:t>
      </w:r>
      <w:r>
        <w:t xml:space="preserve"> es conocido como Bipolar,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r w:rsidR="00895B24">
        <w:t xml:space="preserve"> </w:t>
      </w:r>
      <w:r w:rsidR="005A2B82">
        <w:t xml:space="preserve"> </w:t>
      </w:r>
      <w:r w:rsidR="002B3CD2">
        <w:t xml:space="preserve"> </w:t>
      </w:r>
    </w:p>
    <w:p w:rsidR="00DA6614" w:rsidRDefault="00DA6614" w:rsidP="00F71179"/>
    <w:p w:rsidR="00820840" w:rsidRDefault="00820840" w:rsidP="00F71179"/>
    <w:p w:rsidR="00820840" w:rsidRDefault="00B02D9A" w:rsidP="00F71179">
      <w:r>
        <w:t xml:space="preserve">El segundo tipo se conoce como Monopolar,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 xml:space="preserve">evitar percances en los procedimientos clínicos. </w:t>
      </w:r>
    </w:p>
    <w:p w:rsidR="00820840" w:rsidRDefault="00820840" w:rsidP="00F71179"/>
    <w:p w:rsidR="00820840" w:rsidRDefault="00820840" w:rsidP="00F71179"/>
    <w:p w:rsidR="00820840" w:rsidRDefault="00820840" w:rsidP="00F71179"/>
    <w:p w:rsidR="00820840" w:rsidRDefault="00820840" w:rsidP="00F71179"/>
    <w:p w:rsidR="00845AB0" w:rsidRPr="00F71179" w:rsidRDefault="00820840" w:rsidP="002C701C">
      <w:r>
        <w:lastRenderedPageBreak/>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246DB9" w:rsidRDefault="00246DB9" w:rsidP="00F71179">
      <w:pPr>
        <w:pStyle w:val="Ttulo3"/>
      </w:pPr>
      <w:bookmarkStart w:id="10" w:name="_Toc504036452"/>
      <w:r>
        <w:t>Funcionamiento Básico de un Electrobisturí</w:t>
      </w:r>
      <w:bookmarkEnd w:id="10"/>
    </w:p>
    <w:p w:rsidR="00072C3D" w:rsidRDefault="00072C3D" w:rsidP="00B47296">
      <w:pPr>
        <w:ind w:firstLine="0"/>
      </w:pPr>
    </w:p>
    <w:p w:rsidR="00072C3D" w:rsidRDefault="00B47296" w:rsidP="00072C3D">
      <w:r>
        <w:t>Como se mencionó en secciones anteriores, el electrobisturí usa señales en el rango de las radiofrecuencias</w:t>
      </w:r>
      <w:r w:rsidR="00B74FDF">
        <w:t xml:space="preserve">, para realizar cambios en la composición de las células que conforman el tejido </w:t>
      </w:r>
      <w:r w:rsidR="00A507A6">
        <w:t xml:space="preserve">tratado. </w:t>
      </w:r>
      <w:r w:rsidR="00322D46">
        <w:t>El efecto quirúrgico deseado se consigue</w:t>
      </w:r>
      <w:r w:rsidR="00B74FDF">
        <w:t xml:space="preserve"> </w:t>
      </w:r>
      <w:r w:rsidR="00322D46">
        <w:t>por medio del flujo de corriente entre los dos electrodos de contacto. El electrodo activo, que cuenta con una menor superficie de contacto, es el encargado de realizar el corte o coagulación sobre los tejidos</w:t>
      </w:r>
      <w:r w:rsidR="00B60CFD">
        <w:t xml:space="preserve"> tratados. </w:t>
      </w:r>
      <w:r w:rsidR="00B43694">
        <w:t>Mien</w:t>
      </w:r>
      <w:r w:rsidR="00735B13">
        <w:t>tras que</w:t>
      </w:r>
      <w:r w:rsidR="00B43694">
        <w:t xml:space="preserve"> para el caso del proyecto, es decir, un Electrobisturí Monopolar el electrodo secundario o de retorno </w:t>
      </w:r>
      <w:r w:rsidR="002C701C">
        <w:t xml:space="preserve">se encarga de dispersar la misma cantidad de corriente pero sobre un área de contacto mayor </w:t>
      </w:r>
      <w:r w:rsidR="002C701C">
        <w:fldChar w:fldCharType="begin" w:fldLock="1"/>
      </w:r>
      <w:r w:rsidR="002C701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plainTextFormattedCitation" : "(Feldman et al., 2012)", "previouslyFormattedCitation" : "(Feldman et al., 2012)" }, "properties" : {  }, "schema" : "https://github.com/citation-style-language/schema/raw/master/csl-citation.json" }</w:instrText>
      </w:r>
      <w:r w:rsidR="002C701C">
        <w:fldChar w:fldCharType="separate"/>
      </w:r>
      <w:r w:rsidR="002C701C" w:rsidRPr="002C701C">
        <w:rPr>
          <w:noProof/>
        </w:rPr>
        <w:t>(Feldman et al., 2012)</w:t>
      </w:r>
      <w:r w:rsidR="002C701C">
        <w:fldChar w:fldCharType="end"/>
      </w:r>
      <w:r w:rsidR="002C701C">
        <w:t>.</w:t>
      </w:r>
    </w:p>
    <w:p w:rsidR="002C701C" w:rsidRDefault="002C701C" w:rsidP="002C701C">
      <w:pPr>
        <w:keepNext/>
        <w:jc w:val="center"/>
      </w:pPr>
      <w:r>
        <w:rPr>
          <w:noProof/>
          <w:lang w:eastAsia="es-CO"/>
        </w:rPr>
        <w:drawing>
          <wp:inline distT="0" distB="0" distL="0" distR="0" wp14:anchorId="4BB4B996" wp14:editId="6F408C67">
            <wp:extent cx="5048250" cy="31337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8250" cy="3133725"/>
                    </a:xfrm>
                    <a:prstGeom prst="rect">
                      <a:avLst/>
                    </a:prstGeom>
                    <a:noFill/>
                    <a:ln>
                      <a:noFill/>
                    </a:ln>
                  </pic:spPr>
                </pic:pic>
              </a:graphicData>
            </a:graphic>
          </wp:inline>
        </w:drawing>
      </w:r>
    </w:p>
    <w:p w:rsidR="002C701C" w:rsidRPr="00072C3D" w:rsidRDefault="002C701C" w:rsidP="002C701C">
      <w:pPr>
        <w:pStyle w:val="Descripcin"/>
        <w:jc w:val="center"/>
      </w:pPr>
      <w:r>
        <w:t xml:space="preserve">Figura </w:t>
      </w:r>
      <w:fldSimple w:instr=" SEQ Figura \* ARABIC ">
        <w:r w:rsidR="00D0423A">
          <w:rPr>
            <w:noProof/>
          </w:rPr>
          <w:t>1</w:t>
        </w:r>
      </w:fldSimple>
      <w:r>
        <w:t xml:space="preserve">. </w:t>
      </w:r>
      <w:r w:rsidR="005334F1" w:rsidRPr="00F16112">
        <w:rPr>
          <w:highlight w:val="cyan"/>
        </w:rPr>
        <w:t xml:space="preserve">Representación </w:t>
      </w:r>
      <w:r w:rsidR="005A6606" w:rsidRPr="00F16112">
        <w:rPr>
          <w:highlight w:val="cyan"/>
        </w:rPr>
        <w:t>del Funcionamiento de un Electrobisturí Monopolar y Bipolar.</w:t>
      </w:r>
    </w:p>
    <w:p w:rsidR="00F71179" w:rsidRPr="00F71179" w:rsidRDefault="00F71179" w:rsidP="00F71179"/>
    <w:p w:rsidR="00371338" w:rsidRDefault="00F71179" w:rsidP="00371338">
      <w:pPr>
        <w:pStyle w:val="Ttulo3"/>
      </w:pPr>
      <w:bookmarkStart w:id="11" w:name="_Toc504036453"/>
      <w:r>
        <w:t>Modos de Trabajo</w:t>
      </w:r>
      <w:bookmarkEnd w:id="11"/>
    </w:p>
    <w:p w:rsidR="007F67F3" w:rsidRDefault="004769CE" w:rsidP="00371338">
      <w:r>
        <w:t>E</w:t>
      </w:r>
      <w:r w:rsidR="00371338">
        <w:t xml:space="preserve">l electrobisturí </w:t>
      </w:r>
      <w:r>
        <w:t>posee</w:t>
      </w:r>
      <w:r w:rsidR="00371338">
        <w:t xml:space="preserve"> dos modos de trabajo básicos, el corte y la coagulación. Cada uno está basado en propiedades </w:t>
      </w:r>
      <w:r w:rsidR="00AF150E">
        <w:t xml:space="preserve">físicas </w:t>
      </w:r>
      <w:r w:rsidR="00371338">
        <w:t xml:space="preserve">distintas, que modifican la composición del tejido de modo diferente, y que resultan en efectos médicos opuestos. </w:t>
      </w:r>
    </w:p>
    <w:p w:rsidR="007F67F3" w:rsidRDefault="00371338" w:rsidP="00371338">
      <w:r>
        <w:t>Por un lado está el corte o seccionamiento de los tejidos</w:t>
      </w:r>
      <w:r w:rsidR="00264FAA">
        <w:t>,</w:t>
      </w:r>
      <w:r>
        <w:t xml:space="preserve"> que </w:t>
      </w:r>
      <w:r w:rsidR="00AF150E">
        <w:t>consiste en la</w:t>
      </w:r>
      <w:r>
        <w:t xml:space="preserve"> vaporización del líquido intracelular, en este caso el tejido es completamente divido y </w:t>
      </w:r>
      <w:r w:rsidR="00AF150E">
        <w:t xml:space="preserve">no se presentan quemaduras  </w:t>
      </w:r>
      <w:r>
        <w:t xml:space="preserve">en los bordes del segmento </w:t>
      </w:r>
      <w:r w:rsidR="00264FAA">
        <w:t>afectado</w:t>
      </w:r>
      <w:r w:rsidR="00BB3CA1">
        <w:t>. E</w:t>
      </w:r>
      <w:r>
        <w:t xml:space="preserve">ste </w:t>
      </w:r>
      <w:r w:rsidR="00AF150E">
        <w:t xml:space="preserve">modo de trabajo </w:t>
      </w:r>
      <w:r>
        <w:t xml:space="preserve">reemplaza el uso de los bisturís convencionales. </w:t>
      </w:r>
    </w:p>
    <w:p w:rsidR="00371338" w:rsidRPr="00371338" w:rsidRDefault="00371338" w:rsidP="00371338">
      <w:r>
        <w:t>Por otro lado s</w:t>
      </w:r>
      <w:r w:rsidR="00BB3CA1">
        <w:t>e encuentra la coagulación, esta</w:t>
      </w:r>
      <w:r>
        <w:t xml:space="preserve"> </w:t>
      </w:r>
      <w:r w:rsidR="00696703">
        <w:t xml:space="preserve">busca cerrar los </w:t>
      </w:r>
      <w:r w:rsidR="00264FAA">
        <w:t xml:space="preserve">vasos </w:t>
      </w:r>
      <w:r w:rsidR="00696703">
        <w:t>capilares de los tejidos afectados para detener el sangrado.</w:t>
      </w:r>
      <w:r w:rsidR="007F67F3">
        <w:t xml:space="preserve"> Para este modo de trabajo se presenta una desnaturalización de las proteínas o una desecación del líquido intracelular, dependiendo de la temperatura alcanzada en la zona debido al paso de corriente. El efecto puede ser comparado con </w:t>
      </w:r>
      <w:r w:rsidR="00BB3CA1">
        <w:t>la cauterización, pero es diferenciable a este por su método de aplicación.</w:t>
      </w:r>
    </w:p>
    <w:p w:rsidR="00F71179" w:rsidRPr="00F71179" w:rsidRDefault="00F71179" w:rsidP="00F71179"/>
    <w:p w:rsidR="00F71179" w:rsidRDefault="00F71179" w:rsidP="00F71179">
      <w:pPr>
        <w:pStyle w:val="Ttulo3"/>
      </w:pPr>
      <w:bookmarkStart w:id="12" w:name="_Toc504036454"/>
      <w:r>
        <w:t>Aplicaciones</w:t>
      </w:r>
      <w:bookmarkEnd w:id="12"/>
    </w:p>
    <w:p w:rsidR="00D05578" w:rsidRDefault="00C7549A" w:rsidP="00C7549A">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4A2625">
        <w:t xml:space="preserve"> </w:t>
      </w:r>
      <w:r w:rsidR="00C41E60">
        <w:t xml:space="preserve">. </w:t>
      </w:r>
      <w:r w:rsidR="00D05578">
        <w:t>No obstante, el uso de electrobisturíes en estos campos no es de propósito general, pues su uso no está aislado de efectos indeseados</w:t>
      </w:r>
      <w:r w:rsidR="001E4693">
        <w:t>,</w:t>
      </w:r>
      <w:r w:rsidR="00D05578">
        <w:t xml:space="preserve"> como </w:t>
      </w:r>
      <w:r w:rsidR="001E4693">
        <w:t xml:space="preserve">puede ocurrir en pacientes con implantes electrónicos, tal es el caso del marcapasos. </w:t>
      </w:r>
    </w:p>
    <w:p w:rsidR="00C7549A" w:rsidRDefault="001E4693" w:rsidP="00C7549A">
      <w:r>
        <w:lastRenderedPageBreak/>
        <w:t>Otro campo donde la electrocirugía es de</w:t>
      </w:r>
      <w:r w:rsidR="00C41E60">
        <w:t xml:space="preserve"> gran utilidad </w:t>
      </w:r>
      <w:r>
        <w:t>es la</w:t>
      </w:r>
      <w:r w:rsidR="00C41E60">
        <w:t xml:space="preserve"> veterinaria</w:t>
      </w:r>
      <w:r>
        <w:t>, y de hecho</w:t>
      </w:r>
      <w:r w:rsidR="004F341B">
        <w:t xml:space="preserve"> para el </w:t>
      </w:r>
      <w:r>
        <w:t>acogimiento de ciertos tratamientos</w:t>
      </w:r>
      <w:r w:rsidR="004F341B">
        <w:t xml:space="preserve"> en personas</w:t>
      </w:r>
      <w:r>
        <w:t>,</w:t>
      </w:r>
      <w:r w:rsidR="004F341B">
        <w:t xml:space="preserve"> muchas veces dichos procedimientos son previamente estudiados y observados en diferentes especies animales</w:t>
      </w:r>
      <w:r>
        <w:t xml:space="preserve">. Más allá de esto la versatilidad del electrobisturí permite la realización de cirugías ambulatorias que de otro modo serian inviables. </w:t>
      </w:r>
      <w:r w:rsidR="004F341B">
        <w:t xml:space="preserve">  </w:t>
      </w:r>
      <w:r w:rsidR="00C41E60">
        <w:t xml:space="preserve"> </w:t>
      </w:r>
    </w:p>
    <w:p w:rsidR="00C41E60" w:rsidRPr="00C7549A" w:rsidRDefault="00C41E60" w:rsidP="00C7549A"/>
    <w:p w:rsidR="00F71179" w:rsidRPr="00F71179" w:rsidRDefault="00F71179" w:rsidP="00F71179"/>
    <w:p w:rsidR="00F71179" w:rsidRDefault="00F71179" w:rsidP="00F71179">
      <w:pPr>
        <w:pStyle w:val="Ttulo2"/>
      </w:pPr>
      <w:bookmarkStart w:id="13" w:name="_Toc504036455"/>
      <w:r>
        <w:t>Seguridad Eléctrica de los Procedimientos Electroquirúrgicos</w:t>
      </w:r>
      <w:bookmarkEnd w:id="13"/>
    </w:p>
    <w:p w:rsidR="00F71179" w:rsidRDefault="0026200A" w:rsidP="00F71179">
      <w:r w:rsidRPr="0026200A">
        <w:rPr>
          <w:highlight w:val="yellow"/>
        </w:rPr>
        <w:t>Falta</w:t>
      </w:r>
      <w:r>
        <w:t>.</w:t>
      </w:r>
    </w:p>
    <w:p w:rsidR="00F71179" w:rsidRDefault="00F71179" w:rsidP="00F71179">
      <w:pPr>
        <w:pStyle w:val="Ttulo3"/>
      </w:pPr>
      <w:bookmarkStart w:id="14" w:name="_Toc504036456"/>
      <w:r>
        <w:t>Normatividad</w:t>
      </w:r>
      <w:bookmarkEnd w:id="14"/>
    </w:p>
    <w:p w:rsidR="00F71179" w:rsidRDefault="0026200A" w:rsidP="00F71179">
      <w:r w:rsidRPr="0026200A">
        <w:rPr>
          <w:highlight w:val="yellow"/>
        </w:rPr>
        <w:t>Falta.</w:t>
      </w:r>
    </w:p>
    <w:p w:rsidR="00F71179" w:rsidRDefault="00F71179" w:rsidP="00F71179">
      <w:pPr>
        <w:pStyle w:val="Ttulo3"/>
      </w:pPr>
      <w:bookmarkStart w:id="15" w:name="_Toc504036457"/>
      <w:r>
        <w:t>Recomendaciones</w:t>
      </w:r>
      <w:bookmarkEnd w:id="15"/>
    </w:p>
    <w:p w:rsidR="00916FED" w:rsidRDefault="00DC06E9" w:rsidP="00F71179">
      <w:r w:rsidRPr="00B64767">
        <w:rPr>
          <w:highlight w:val="cyan"/>
        </w:rPr>
        <w:t>El correcto funcionamiento del equipo de electrocirugía está adaptado a criteri</w:t>
      </w:r>
      <w:r w:rsidR="00030AD3" w:rsidRPr="00B64767">
        <w:rPr>
          <w:highlight w:val="cyan"/>
        </w:rPr>
        <w:t>os de seguridad y mantenimiento, bajo los cuales se espera un óptimo</w:t>
      </w:r>
      <w:r w:rsidR="003629DE" w:rsidRPr="00B64767">
        <w:rPr>
          <w:highlight w:val="cyan"/>
        </w:rPr>
        <w:t xml:space="preserve"> rendimiento. E</w:t>
      </w:r>
      <w:r w:rsidR="00916FED" w:rsidRPr="00B64767">
        <w:rPr>
          <w:highlight w:val="cyan"/>
        </w:rPr>
        <w:t>stas pautas serán descritas a continuación.</w:t>
      </w:r>
      <w:r w:rsidR="00B64767">
        <w:t xml:space="preserve"> Posible cambiarlo a lo último, pend aprob.</w:t>
      </w:r>
    </w:p>
    <w:p w:rsidR="00F71179" w:rsidRPr="003629DE" w:rsidRDefault="003629DE" w:rsidP="003629DE">
      <w:pPr>
        <w:pStyle w:val="Ttulo4"/>
        <w:rPr>
          <w:vanish/>
          <w:specVanish/>
        </w:rPr>
      </w:pPr>
      <w:r>
        <w:t xml:space="preserve">Criterios de Seguridad.  </w:t>
      </w:r>
      <w:r w:rsidR="00916FED">
        <w:t xml:space="preserve"> </w:t>
      </w:r>
    </w:p>
    <w:p w:rsidR="0065374F" w:rsidRDefault="003629DE" w:rsidP="003629DE">
      <w:pPr>
        <w:pStyle w:val="Textoindependiente"/>
      </w:pPr>
      <w:r>
        <w:t xml:space="preserve">Estos están dedicados a proteger la integridad tanto del usuario como del paciente </w:t>
      </w:r>
      <w:r w:rsidR="0065374F">
        <w:t>sin interferir en la operatividad del electrobisturí.</w:t>
      </w:r>
    </w:p>
    <w:p w:rsidR="00AE68E1" w:rsidRDefault="00AE68E1" w:rsidP="003629DE">
      <w:pPr>
        <w:pStyle w:val="Textoindependiente"/>
      </w:pPr>
      <w:r>
        <w:t xml:space="preserve">En primer lugar, se encuentra la correcta postura de la placa de retorno, previniendo de este modo quemaduras producidas por la corriente circulante. Esto a causa del área en contacto con el tejido, pues a mayor área, menor es la densidad de corriente a la que se somete dicho tejido, que usualmente para la placa de retorno se trata de la espalda baja. El equipo se </w:t>
      </w:r>
      <w:r>
        <w:lastRenderedPageBreak/>
        <w:t xml:space="preserve">diseñó para bloquearse en caso de detectar una mala postura o un desprendimiento </w:t>
      </w:r>
      <w:r w:rsidR="003B60D5">
        <w:t>de la ya mencionada placa</w:t>
      </w:r>
      <w:r w:rsidR="005C365F">
        <w:t xml:space="preserve">, </w:t>
      </w:r>
      <w:r w:rsidR="00F0393A">
        <w:t>anticipándose a</w:t>
      </w:r>
      <w:r w:rsidR="005C365F">
        <w:t xml:space="preserve"> este tipo de inconveniente</w:t>
      </w:r>
      <w:r w:rsidR="003B60D5">
        <w:t>.</w:t>
      </w:r>
    </w:p>
    <w:p w:rsidR="003B60D5" w:rsidRDefault="003B60D5" w:rsidP="00D1356D">
      <w:pPr>
        <w:pStyle w:val="Textoindependiente"/>
        <w:numPr>
          <w:ilvl w:val="0"/>
          <w:numId w:val="18"/>
        </w:numPr>
      </w:pPr>
      <w:r>
        <w:t>En segundo lugar s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t xml:space="preserve">, y podrá percibir un efecto análogo a lo producido sobre el paciente o incluso daños colaterales  </w:t>
      </w:r>
      <w:r w:rsidR="00796BDC">
        <w:t>más severos</w:t>
      </w:r>
      <w:r>
        <w:t>, dependiendo</w:t>
      </w:r>
      <w:r w:rsidR="00796BDC">
        <w:t xml:space="preserve"> de las partes del cuerpo que hicieron contacto con los electrodos del equipo de electrocirugía.</w:t>
      </w:r>
    </w:p>
    <w:p w:rsidR="005C365F" w:rsidRDefault="005C365F" w:rsidP="00D1356D">
      <w:pPr>
        <w:pStyle w:val="Textoindependiente"/>
        <w:numPr>
          <w:ilvl w:val="0"/>
          <w:numId w:val="18"/>
        </w:numPr>
      </w:pPr>
      <w:r>
        <w:t xml:space="preserve">En tercer lugar, s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n quemaduras sobre los tejidos. Al momento de iniciar el equipo se realiza la advertencia pertinente con respecto a este tópico.</w:t>
      </w:r>
    </w:p>
    <w:p w:rsidR="00F0393A" w:rsidRDefault="00F0393A" w:rsidP="00D1356D">
      <w:pPr>
        <w:pStyle w:val="Textoindependiente"/>
        <w:numPr>
          <w:ilvl w:val="0"/>
          <w:numId w:val="18"/>
        </w:numPr>
      </w:pPr>
      <w:r>
        <w:t xml:space="preserve">Por último, es aconsejable ubicar al paciente a una distancia considerable del equipo de electrocirugía, es decir, alejar la carcasa del electrobisturí de la placa de retorno al menos medio metro, procurando disminuir el efecto indeseado de la Interferencia </w:t>
      </w:r>
      <w:r w:rsidR="00D1356D">
        <w:t xml:space="preserve">Electromagnética producida por las señales de alta frecuencia sobre los </w:t>
      </w:r>
      <w:r w:rsidR="00F36A7E">
        <w:t>microcontrolador</w:t>
      </w:r>
      <w:r w:rsidR="00D1356D">
        <w:t>es del equipo.</w:t>
      </w:r>
    </w:p>
    <w:p w:rsidR="003629DE" w:rsidRPr="003629DE" w:rsidRDefault="003629DE" w:rsidP="00D1356D">
      <w:pPr>
        <w:pStyle w:val="Textoindependiente"/>
        <w:ind w:firstLine="0"/>
        <w:rPr>
          <w:vanish/>
          <w:specVanish/>
        </w:rPr>
      </w:pPr>
    </w:p>
    <w:p w:rsidR="003629DE" w:rsidRPr="003629DE" w:rsidRDefault="003629DE" w:rsidP="002E72A0">
      <w:pPr>
        <w:pStyle w:val="Textoindependiente"/>
        <w:ind w:firstLine="0"/>
      </w:pPr>
    </w:p>
    <w:p w:rsidR="00F71179" w:rsidRDefault="00F71179" w:rsidP="00F71179">
      <w:pPr>
        <w:pStyle w:val="Ttulo1"/>
      </w:pPr>
      <w:bookmarkStart w:id="16" w:name="_Toc504036458"/>
      <w:r>
        <w:lastRenderedPageBreak/>
        <w:t>Diseño de la unidad Electroquirúrgica</w:t>
      </w:r>
      <w:bookmarkEnd w:id="16"/>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17" w:name="_Toc504036459"/>
      <w:r>
        <w:t>Criterio de Diseño</w:t>
      </w:r>
      <w:bookmarkEnd w:id="17"/>
    </w:p>
    <w:p w:rsidR="008653D4" w:rsidRDefault="00D7692E" w:rsidP="00D7692E">
      <w:r>
        <w:t xml:space="preserve">De acuerdo a la norma </w:t>
      </w:r>
      <w:r w:rsidRPr="006065BF">
        <w:rPr>
          <w:highlight w:val="yellow"/>
        </w:rPr>
        <w:t>IEC-601</w:t>
      </w:r>
      <w:r>
        <w:t xml:space="preserve">, </w:t>
      </w:r>
      <w:r w:rsidRPr="003234A0">
        <w:rPr>
          <w:i/>
        </w:rPr>
        <w:t>Medical Electrical Equiment</w:t>
      </w:r>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B10B3A">
        <w:t xml:space="preserve">Tabla </w:t>
      </w:r>
      <w:r w:rsidR="00B10B3A">
        <w:rPr>
          <w:noProof/>
        </w:rPr>
        <w:t>1</w:t>
      </w:r>
      <w:r w:rsidR="00B10B3A">
        <w:fldChar w:fldCharType="end"/>
      </w:r>
      <w:r w:rsidR="00B10B3A">
        <w:t>.</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18" w:name="_Ref513737765"/>
      <w:r>
        <w:t xml:space="preserve">Tabla </w:t>
      </w:r>
      <w:fldSimple w:instr=" SEQ Tabla \* ARABIC ">
        <w:r>
          <w:rPr>
            <w:noProof/>
          </w:rPr>
          <w:t>1</w:t>
        </w:r>
      </w:fldSimple>
      <w:bookmarkEnd w:id="18"/>
      <w:r>
        <w:t>. Especificaciones técnicas del equipo.</w:t>
      </w:r>
    </w:p>
    <w:p w:rsidR="00F71179" w:rsidRDefault="00F71179" w:rsidP="00F71179">
      <w:pPr>
        <w:pStyle w:val="Ttulo2"/>
      </w:pPr>
      <w:bookmarkStart w:id="19" w:name="_Toc504036460"/>
      <w:r>
        <w:lastRenderedPageBreak/>
        <w:t>Diagrama de Bloques</w:t>
      </w:r>
      <w:bookmarkEnd w:id="19"/>
    </w:p>
    <w:p w:rsidR="00EA7A40" w:rsidRDefault="002D157C" w:rsidP="00EA7A40">
      <w:pPr>
        <w:keepNext/>
      </w:pPr>
      <w:r>
        <w:rPr>
          <w:noProof/>
          <w:lang w:eastAsia="es-CO"/>
        </w:rPr>
        <w:drawing>
          <wp:inline distT="0" distB="0" distL="0" distR="0" wp14:anchorId="1FBF65D7" wp14:editId="0CB29BE9">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0" w:name="_Ref513740003"/>
      <w:r>
        <w:t xml:space="preserve">Figura </w:t>
      </w:r>
      <w:fldSimple w:instr=" SEQ Figura \* ARABIC ">
        <w:r w:rsidR="00D0423A">
          <w:rPr>
            <w:noProof/>
          </w:rPr>
          <w:t>2</w:t>
        </w:r>
      </w:fldSimple>
      <w:bookmarkEnd w:id="20"/>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C17AB8">
        <w:t xml:space="preserve">Figura </w:t>
      </w:r>
      <w:r w:rsidR="00C17AB8">
        <w:rPr>
          <w:noProof/>
        </w:rPr>
        <w:t>2</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F71179" w:rsidRDefault="00F71179" w:rsidP="00F71179">
      <w:pPr>
        <w:pStyle w:val="Ttulo2"/>
      </w:pPr>
      <w:bookmarkStart w:id="21" w:name="_Toc504036461"/>
      <w:r>
        <w:t>Funcionamiento Lógico del Sistema</w:t>
      </w:r>
      <w:bookmarkEnd w:id="21"/>
    </w:p>
    <w:p w:rsidR="00F71179" w:rsidRDefault="004C63EB" w:rsidP="004C63EB">
      <w:r w:rsidRPr="004C63EB">
        <w:rPr>
          <w:highlight w:val="yellow"/>
        </w:rPr>
        <w:t>Funcionamiento lógico del sistema. (Corregir monitorear corriente de salida e incluir REM)</w:t>
      </w:r>
      <w:r w:rsidR="00281BFB">
        <w:rPr>
          <w:highlight w:val="yellow"/>
        </w:rPr>
        <w:t xml:space="preserve">  </w:t>
      </w:r>
      <w:r w:rsidRPr="004C63EB">
        <w:rPr>
          <w:highlight w:val="yellow"/>
        </w:rPr>
        <w:t>Puede ser más bien un diagrama de flujo</w:t>
      </w:r>
      <w:r>
        <w:t>.</w:t>
      </w:r>
    </w:p>
    <w:p w:rsidR="00205069" w:rsidRDefault="00205069" w:rsidP="004C63EB">
      <w:r>
        <w:rPr>
          <w:noProof/>
          <w:lang w:eastAsia="es-CO"/>
        </w:rPr>
        <w:drawing>
          <wp:inline distT="0" distB="0" distL="0" distR="0" wp14:anchorId="41052311" wp14:editId="7D1F19F0">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6345E5" w:rsidRDefault="00FF09C3" w:rsidP="006345E5">
      <w:pPr>
        <w:jc w:val="center"/>
      </w:pPr>
      <w:r>
        <w:t xml:space="preserve">En la </w:t>
      </w:r>
      <w:r w:rsidRPr="00FF09C3">
        <w:rPr>
          <w:highlight w:val="yellow"/>
        </w:rPr>
        <w:t>figura tal</w:t>
      </w:r>
      <w:r>
        <w:t xml:space="preserve"> se presenta la secuencia lógica (sin entrar a detalle), que sigue el equipo cuando se encuentra en funcionamiento.</w:t>
      </w:r>
      <w:r w:rsidR="006345E5" w:rsidRPr="006345E5">
        <w:t xml:space="preserve"> </w:t>
      </w:r>
    </w:p>
    <w:p w:rsidR="00D0423A" w:rsidRDefault="006345E5" w:rsidP="00D0423A">
      <w:pPr>
        <w:keepNext/>
        <w:jc w:val="center"/>
      </w:pPr>
      <w:r>
        <w:rPr>
          <w:noProof/>
          <w:lang w:eastAsia="es-CO"/>
        </w:rPr>
        <w:lastRenderedPageBreak/>
        <w:drawing>
          <wp:inline distT="0" distB="0" distL="0" distR="0" wp14:anchorId="7DDB22DD" wp14:editId="5AD562D5">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FF09C3" w:rsidRDefault="00D0423A" w:rsidP="00D0423A">
      <w:pPr>
        <w:pStyle w:val="Descripcin"/>
        <w:jc w:val="center"/>
      </w:pPr>
      <w:r>
        <w:t xml:space="preserve">Figura </w:t>
      </w:r>
      <w:fldSimple w:instr=" SEQ Figura \* ARABIC ">
        <w:r>
          <w:rPr>
            <w:noProof/>
          </w:rPr>
          <w:t>3</w:t>
        </w:r>
      </w:fldSimple>
      <w:r>
        <w:t>. Placa de retorno de dos secciones conductoras.</w:t>
      </w:r>
    </w:p>
    <w:p w:rsidR="00FF09C3" w:rsidRDefault="00FF09C3" w:rsidP="00FF09C3">
      <w:r>
        <w:t xml:space="preserve">El equipo monitoriza la bioimpedancia entre las dos </w:t>
      </w:r>
      <w:r w:rsidRPr="00882854">
        <w:t>secciones de la</w:t>
      </w:r>
      <w:r>
        <w:t xml:space="preserve"> </w:t>
      </w:r>
      <w:r w:rsidR="00D0423A">
        <w:t xml:space="preserve">placa de retorno </w:t>
      </w:r>
      <w:r>
        <w:t xml:space="preserve">,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sidR="00581C3F">
        <w:rPr>
          <w:highlight w:val="yellow"/>
        </w:rPr>
        <w:fldChar w:fldCharType="begin"/>
      </w:r>
      <w:r w:rsidR="00581C3F">
        <w:instrText xml:space="preserve"> REF _Ref513740379 \h </w:instrText>
      </w:r>
      <w:r w:rsidR="00581C3F">
        <w:rPr>
          <w:highlight w:val="yellow"/>
        </w:rPr>
      </w:r>
      <w:r w:rsidR="00581C3F">
        <w:rPr>
          <w:highlight w:val="yellow"/>
        </w:rPr>
        <w:fldChar w:fldCharType="separate"/>
      </w:r>
      <w:r w:rsidR="00581C3F">
        <w:t xml:space="preserve">Figura </w:t>
      </w:r>
      <w:r w:rsidR="00581C3F">
        <w:rPr>
          <w:noProof/>
        </w:rPr>
        <w:t>3</w:t>
      </w:r>
      <w:r w:rsidR="00581C3F">
        <w:rPr>
          <w:highlight w:val="yellow"/>
        </w:rPr>
        <w:fldChar w:fldCharType="end"/>
      </w:r>
      <w:r>
        <w:t xml:space="preserve"> en la pantalla para indicarle al operario que debe colocar correctamente la placa de retorno.</w:t>
      </w:r>
    </w:p>
    <w:p w:rsidR="00C64DE0" w:rsidRDefault="00C64DE0" w:rsidP="00C64DE0">
      <w:pPr>
        <w:keepNext/>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9.25pt;height:90pt">
            <v:imagedata r:id="rId12" o:title="M-46"/>
          </v:shape>
        </w:pict>
      </w:r>
    </w:p>
    <w:p w:rsidR="00097AC4" w:rsidRDefault="00C64DE0" w:rsidP="00C64DE0">
      <w:pPr>
        <w:pStyle w:val="Descripcin"/>
        <w:jc w:val="center"/>
      </w:pPr>
      <w:bookmarkStart w:id="22" w:name="_Ref513740379"/>
      <w:r>
        <w:t xml:space="preserve">Figura </w:t>
      </w:r>
      <w:fldSimple w:instr=" SEQ Figura \* ARABIC ">
        <w:r w:rsidR="00D0423A">
          <w:rPr>
            <w:noProof/>
          </w:rPr>
          <w:t>4</w:t>
        </w:r>
      </w:fldSimple>
      <w:bookmarkEnd w:id="22"/>
      <w:r>
        <w:t>. Advertencia placa de retorno ausente o mal puesta.</w:t>
      </w:r>
    </w:p>
    <w:p w:rsidR="00FF09C3" w:rsidRPr="00F71179" w:rsidRDefault="00FF09C3" w:rsidP="00FF09C3">
      <w:r>
        <w:t xml:space="preserve">Asumiendo que la placa de retorno esté bien puesta, el paso a seguir es seleccionar si se va a realizar corte o coagulación desde el lápiz, siendo amarillo corte y azul coagulación. </w:t>
      </w:r>
      <w:r w:rsidRPr="00E942E0">
        <w:rPr>
          <w:highlight w:val="yellow"/>
        </w:rPr>
        <w:t>Mostrar foto lápiz</w:t>
      </w:r>
      <w:r>
        <w:t>. Al momento que el operario presione alguno de los dos botones, se realiza el cálculo de voltaje necesario a la salida del electrodo activo para obtener la potencia marcada en la pantalla del equipo. Se mantiene esté voltaje por cierto tiempo y se vuelve a repe</w:t>
      </w:r>
      <w:r w:rsidR="003C71AC">
        <w:t>tir el ciclo, esta operación debe ser lo suficientemente rápida para que permita un corte continuo y que controle en tiempo real la potencia de corte del equipo.</w:t>
      </w:r>
      <w:bookmarkStart w:id="23" w:name="_GoBack"/>
      <w:bookmarkEnd w:id="23"/>
    </w:p>
    <w:p w:rsidR="00F71179" w:rsidRDefault="00F71179" w:rsidP="00F71179">
      <w:pPr>
        <w:pStyle w:val="Ttulo2"/>
      </w:pPr>
      <w:bookmarkStart w:id="24" w:name="_Toc504036462"/>
      <w:r>
        <w:lastRenderedPageBreak/>
        <w:t>Diseño de Módulos Principales</w:t>
      </w:r>
      <w:bookmarkEnd w:id="24"/>
    </w:p>
    <w:p w:rsidR="00EC4DD6" w:rsidRDefault="00EC4DD6" w:rsidP="00F71179"/>
    <w:p w:rsidR="00EC4DD6" w:rsidRDefault="00EC4DD6" w:rsidP="00F71179"/>
    <w:p w:rsidR="004249F8" w:rsidRPr="007C12D8" w:rsidRDefault="002B0073" w:rsidP="004249F8">
      <w:pPr>
        <w:pStyle w:val="Ttulo3"/>
        <w:rPr>
          <w:rStyle w:val="nfasis"/>
          <w:b/>
          <w:iCs w:val="0"/>
        </w:rPr>
      </w:pPr>
      <w:bookmarkStart w:id="25" w:name="_Toc504036463"/>
      <w:r>
        <w:t>Bioimpedanciometro</w:t>
      </w:r>
      <w:bookmarkEnd w:id="25"/>
      <w:r w:rsidR="00EA6F92">
        <w:t>.</w:t>
      </w:r>
      <w:r w:rsidR="00F71179">
        <w:t xml:space="preserve"> </w:t>
      </w:r>
    </w:p>
    <w:p w:rsidR="000257AB" w:rsidRPr="001A6DD8" w:rsidRDefault="001A6DD8" w:rsidP="005462B1">
      <w:pPr>
        <w:rPr>
          <w:rStyle w:val="nfasis"/>
          <w:b w:val="0"/>
        </w:rPr>
      </w:pPr>
      <w:r w:rsidRPr="001A6DD8">
        <w:rPr>
          <w:rStyle w:val="nfasis"/>
          <w:b w:val="0"/>
          <w:highlight w:val="yellow"/>
        </w:rPr>
        <w:t>Falta contenido</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Temperatura de Funcionamiento entre -40Cº y 150 Cº</w:t>
      </w:r>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drawing>
          <wp:inline distT="0" distB="0" distL="0" distR="0" wp14:anchorId="2D33196E" wp14:editId="1C635393">
            <wp:extent cx="5612130" cy="2780030"/>
            <wp:effectExtent l="0" t="0" r="7620" b="127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3">
                      <a:extLst>
                        <a:ext uri="{28A0092B-C50C-407E-A947-70E740481C1C}">
                          <a14:useLocalDpi xmlns:a14="http://schemas.microsoft.com/office/drawing/2010/main" val="0"/>
                        </a:ext>
                      </a:extLst>
                    </a:blip>
                    <a:stretch>
                      <a:fillRect/>
                    </a:stretch>
                  </pic:blipFill>
                  <pic:spPr>
                    <a:xfrm>
                      <a:off x="0" y="0"/>
                      <a:ext cx="5612130" cy="2780030"/>
                    </a:xfrm>
                    <a:prstGeom prst="rect">
                      <a:avLst/>
                    </a:prstGeom>
                  </pic:spPr>
                </pic:pic>
              </a:graphicData>
            </a:graphic>
          </wp:inline>
        </w:drawing>
      </w:r>
    </w:p>
    <w:p w:rsidR="00434E68" w:rsidRDefault="00145F21" w:rsidP="00145F21">
      <w:pPr>
        <w:pStyle w:val="Descripcin"/>
        <w:jc w:val="center"/>
      </w:pPr>
      <w:r>
        <w:t xml:space="preserve">Figura </w:t>
      </w:r>
      <w:fldSimple w:instr=" SEQ Figura \* ARABIC ">
        <w:r w:rsidR="00D0423A">
          <w:rPr>
            <w:noProof/>
          </w:rPr>
          <w:t>5</w:t>
        </w:r>
      </w:fldSimple>
      <w:r>
        <w:t>.</w:t>
      </w:r>
      <w:r w:rsidRPr="00145F21">
        <w:t xml:space="preserve"> </w:t>
      </w:r>
      <w:r>
        <w:t>Diagrama de Bloques para el Sistema de Bioimpedanciometría.</w:t>
      </w:r>
    </w:p>
    <w:p w:rsidR="00145F21" w:rsidRPr="00145F21" w:rsidRDefault="00145F21" w:rsidP="00145F21"/>
    <w:p w:rsidR="00EA6F92" w:rsidRDefault="0092494D" w:rsidP="00145F21">
      <w:r>
        <w:t>La</w:t>
      </w:r>
      <w:r w:rsidR="00CC783B">
        <w:t xml:space="preserve"> elección de los comp</w:t>
      </w:r>
      <w:r w:rsidR="0097309B">
        <w:t>onentes circuitales, 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A918EE" w:rsidP="00EA6F92">
      <w:pPr>
        <w:pStyle w:val="Ttulo5"/>
        <w:rPr>
          <w:vanish/>
          <w:specVanish/>
        </w:rPr>
      </w:pPr>
      <w:r>
        <w:lastRenderedPageBreak/>
        <w:t>Procesamiento de Datos</w:t>
      </w:r>
      <w:r w:rsidR="00857DF7">
        <w:t>.</w:t>
      </w:r>
      <w:r w:rsidR="00DC4DFC">
        <w:t xml:space="preserve"> </w:t>
      </w:r>
    </w:p>
    <w:p w:rsidR="00EA6F92" w:rsidRDefault="00857DF7" w:rsidP="00203517">
      <w:pPr>
        <w:ind w:firstLine="0"/>
      </w:pPr>
      <w:r>
        <w:t xml:space="preserve"> </w:t>
      </w:r>
      <w:r w:rsidR="007636DA">
        <w:t>Para</w:t>
      </w:r>
      <w:r w:rsidR="006A6EAD">
        <w:t xml:space="preserve"> </w:t>
      </w:r>
      <w:r w:rsidR="00B65A74">
        <w:t>esta sub-</w:t>
      </w:r>
      <w:r w:rsidR="006A6EAD">
        <w:t xml:space="preserve">etapa del sistema de Bioimpedanciometría </w:t>
      </w:r>
      <w:r w:rsidR="007636DA">
        <w:t xml:space="preserve">es útil elegir un </w:t>
      </w:r>
      <w:r w:rsidR="00F36A7E">
        <w:t>microcontrolador</w:t>
      </w:r>
      <w:r w:rsidR="007636DA">
        <w:t xml:space="preserve"> que permita diversos tipos de comunicación y una capacidad optima en cuanto procesamiento de datos , debido a la disponibilidad en empaquetado superficial y el conocimiento previo en la plataforma Arduino, se optó por utilizar el </w:t>
      </w:r>
      <w:r w:rsidR="00F36A7E">
        <w:t>microcontrolador</w:t>
      </w:r>
      <w:r w:rsidR="007636DA">
        <w:t xml:space="preserve"> Atmega328P </w:t>
      </w:r>
      <w:r w:rsidR="007636DA">
        <w:fldChar w:fldCharType="begin" w:fldLock="1"/>
      </w:r>
      <w:r w:rsidR="007636DA">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7636DA">
        <w:fldChar w:fldCharType="separate"/>
      </w:r>
      <w:r w:rsidR="007636DA" w:rsidRPr="00F67CDA">
        <w:rPr>
          <w:noProof/>
        </w:rPr>
        <w:t xml:space="preserve">(Microchip, </w:t>
      </w:r>
      <w:r w:rsidR="007636DA">
        <w:rPr>
          <w:noProof/>
        </w:rPr>
        <w:t xml:space="preserve">[Material Safety Data Sheet], </w:t>
      </w:r>
      <w:r w:rsidR="007636DA" w:rsidRPr="00F67CDA">
        <w:rPr>
          <w:noProof/>
        </w:rPr>
        <w:t>2016)</w:t>
      </w:r>
      <w:r w:rsidR="007636DA">
        <w:fldChar w:fldCharType="end"/>
      </w:r>
      <w:r w:rsidR="007636DA">
        <w:t>. El Atmega328P</w:t>
      </w:r>
      <w:r w:rsidR="00E465C2">
        <w:t xml:space="preserve"> </w:t>
      </w:r>
      <w:r w:rsidR="00531F69">
        <w:t xml:space="preserve">lleva acabo los </w:t>
      </w:r>
      <w:r w:rsidR="00E465C2">
        <w:t xml:space="preserve">algoritmos </w:t>
      </w:r>
      <w:r w:rsidR="00715901">
        <w:t xml:space="preserve">necesarios </w:t>
      </w:r>
      <w:r w:rsidR="00531F69">
        <w:t>para transformar los</w:t>
      </w:r>
      <w:r w:rsidR="00E465C2">
        <w:t xml:space="preserve"> datos </w:t>
      </w:r>
      <w:r w:rsidR="00531F69">
        <w:t xml:space="preserve">establecidos </w:t>
      </w:r>
      <w:r w:rsidR="00715901">
        <w:t xml:space="preserve">en un valor </w:t>
      </w:r>
      <w:r w:rsidR="00E465C2">
        <w:t>de impedancia</w:t>
      </w:r>
      <w:r w:rsidR="00715901">
        <w:t>,</w:t>
      </w:r>
      <w:r w:rsidR="00E465C2">
        <w:t xml:space="preserve"> utilizando ecuaciones y sus  linealizaciones respectivas.</w:t>
      </w:r>
    </w:p>
    <w:p w:rsidR="00F0392A" w:rsidRDefault="0097309B" w:rsidP="006A6EAD">
      <w:r>
        <w:t xml:space="preserve"> </w:t>
      </w:r>
      <w:r w:rsidR="009073A2">
        <w:t xml:space="preserve"> </w:t>
      </w:r>
      <w:r w:rsidR="00E465C2" w:rsidRPr="00D23D06">
        <w:rPr>
          <w:highlight w:val="yellow"/>
        </w:rPr>
        <w:t xml:space="preserve">Es prudente aclarar que el </w:t>
      </w:r>
      <w:r w:rsidR="00F36A7E" w:rsidRPr="00D23D06">
        <w:rPr>
          <w:highlight w:val="yellow"/>
        </w:rPr>
        <w:t>microcontrolador</w:t>
      </w:r>
      <w:r w:rsidR="00E465C2" w:rsidRPr="00D23D06">
        <w:rPr>
          <w:highlight w:val="yellow"/>
        </w:rPr>
        <w:t xml:space="preserve"> a usar es estándar en los </w:t>
      </w:r>
      <w:r w:rsidR="00715901" w:rsidRPr="00D23D06">
        <w:rPr>
          <w:highlight w:val="yellow"/>
        </w:rPr>
        <w:t xml:space="preserve">siguientes </w:t>
      </w:r>
      <w:r w:rsidR="00E465C2" w:rsidRPr="00D23D06">
        <w:rPr>
          <w:highlight w:val="yellow"/>
        </w:rPr>
        <w:t>módulos</w:t>
      </w:r>
      <w:r w:rsidR="00531F69" w:rsidRPr="00D23D06">
        <w:rPr>
          <w:highlight w:val="yellow"/>
        </w:rPr>
        <w:t xml:space="preserve"> que componen el electrobisturí</w:t>
      </w:r>
      <w:r w:rsidR="00715901" w:rsidRPr="00D23D06">
        <w:rPr>
          <w:highlight w:val="yellow"/>
        </w:rPr>
        <w:t>: Gestor de Salidas, Bioimpedanciometría</w:t>
      </w:r>
      <w:r w:rsidR="00E465C2" w:rsidRPr="00D23D06">
        <w:rPr>
          <w:highlight w:val="yellow"/>
        </w:rPr>
        <w:t xml:space="preserve">, </w:t>
      </w:r>
      <w:r w:rsidR="00715901" w:rsidRPr="00D23D06">
        <w:rPr>
          <w:highlight w:val="yellow"/>
        </w:rPr>
        <w:t xml:space="preserve">Amplificador de Potencia y Control de Potencia, </w:t>
      </w:r>
      <w:r w:rsidR="00E465C2" w:rsidRPr="00D23D06">
        <w:rPr>
          <w:highlight w:val="yellow"/>
        </w:rPr>
        <w:t xml:space="preserve">esto implica que aunque el modo en que </w:t>
      </w:r>
      <w:r w:rsidR="00B65A74" w:rsidRPr="00D23D06">
        <w:rPr>
          <w:highlight w:val="yellow"/>
        </w:rPr>
        <w:t xml:space="preserve">se </w:t>
      </w:r>
      <w:r w:rsidR="009073A2" w:rsidRPr="00D23D06">
        <w:rPr>
          <w:highlight w:val="yellow"/>
        </w:rPr>
        <w:t>usó</w:t>
      </w:r>
      <w:r w:rsidR="00E465C2" w:rsidRPr="00D23D06">
        <w:rPr>
          <w:highlight w:val="yellow"/>
        </w:rPr>
        <w:t xml:space="preserve"> varía</w:t>
      </w:r>
      <w:r w:rsidR="009073A2" w:rsidRPr="00D23D06">
        <w:rPr>
          <w:highlight w:val="yellow"/>
        </w:rPr>
        <w:t xml:space="preserve"> entre las etapas, la referencia es </w:t>
      </w:r>
      <w:r w:rsidR="00DB79F7" w:rsidRPr="00D23D06">
        <w:rPr>
          <w:highlight w:val="yellow"/>
        </w:rPr>
        <w:t>la misma en todos los casos.</w:t>
      </w:r>
      <w:r w:rsidR="00D23D06">
        <w:t xml:space="preserve"> Pasar esto para más arriba, coordionar con Andres.</w:t>
      </w:r>
    </w:p>
    <w:p w:rsidR="00F0392A" w:rsidRDefault="00F0392A" w:rsidP="008A3F8C">
      <w:pPr>
        <w:keepNext/>
        <w:jc w:val="center"/>
      </w:pPr>
      <w:r>
        <w:rPr>
          <w:noProof/>
          <w:lang w:eastAsia="es-CO"/>
        </w:rPr>
        <w:drawing>
          <wp:inline distT="0" distB="0" distL="0" distR="0" wp14:anchorId="2989F43D" wp14:editId="2C6B86BA">
            <wp:extent cx="3503930" cy="2628900"/>
            <wp:effectExtent l="0" t="0" r="127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26822" cy="2646075"/>
                    </a:xfrm>
                    <a:prstGeom prst="rect">
                      <a:avLst/>
                    </a:prstGeom>
                    <a:noFill/>
                    <a:ln>
                      <a:noFill/>
                    </a:ln>
                  </pic:spPr>
                </pic:pic>
              </a:graphicData>
            </a:graphic>
          </wp:inline>
        </w:drawing>
      </w:r>
    </w:p>
    <w:p w:rsidR="00F0392A" w:rsidRDefault="00F0392A" w:rsidP="00F0392A">
      <w:pPr>
        <w:pStyle w:val="Descripcin"/>
        <w:jc w:val="center"/>
      </w:pPr>
      <w:r>
        <w:t xml:space="preserve">Figura </w:t>
      </w:r>
      <w:fldSimple w:instr=" SEQ Figura \* ARABIC ">
        <w:r w:rsidR="00D0423A">
          <w:rPr>
            <w:noProof/>
          </w:rPr>
          <w:t>6</w:t>
        </w:r>
      </w:fldSimple>
      <w:r>
        <w:t>. Distribución de pines para el Atmega328P, empaquetado TQFP.</w:t>
      </w:r>
    </w:p>
    <w:p w:rsidR="00DB79F7" w:rsidRDefault="00DB79F7" w:rsidP="006A6EAD"/>
    <w:p w:rsidR="002845B5" w:rsidRDefault="00691127" w:rsidP="006A6EAD">
      <w:pPr>
        <w:rPr>
          <w:rFonts w:cs="Times New Roman"/>
          <w:iCs/>
        </w:rPr>
      </w:pPr>
      <w:r>
        <w:lastRenderedPageBreak/>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6"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1</w:t>
            </w:r>
            <w:r w:rsidRPr="009A03AF">
              <w:rPr>
                <w:i w:val="0"/>
                <w:sz w:val="24"/>
                <w:szCs w:val="24"/>
              </w:rPr>
              <w:fldChar w:fldCharType="end"/>
            </w:r>
            <w:r w:rsidRPr="009A03AF">
              <w:rPr>
                <w:i w:val="0"/>
                <w:sz w:val="24"/>
                <w:szCs w:val="24"/>
              </w:rPr>
              <w:t>)</w:t>
            </w:r>
            <w:bookmarkEnd w:id="26"/>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7"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2</w:t>
            </w:r>
            <w:r w:rsidRPr="009A03AF">
              <w:rPr>
                <w:i w:val="0"/>
                <w:sz w:val="24"/>
                <w:szCs w:val="24"/>
              </w:rPr>
              <w:fldChar w:fldCharType="end"/>
            </w:r>
            <w:r w:rsidRPr="009A03AF">
              <w:rPr>
                <w:i w:val="0"/>
                <w:sz w:val="24"/>
                <w:szCs w:val="24"/>
              </w:rPr>
              <w:t>)</w:t>
            </w:r>
            <w:bookmarkEnd w:id="27"/>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6D383B" w:rsidRPr="006D383B">
        <w:rPr>
          <w:i/>
          <w:szCs w:val="24"/>
        </w:rPr>
        <w:t xml:space="preserve">( </w:t>
      </w:r>
      <w:r w:rsidR="006D383B">
        <w:rPr>
          <w:i/>
          <w:noProof/>
          <w:szCs w:val="24"/>
        </w:rPr>
        <w:t>1</w:t>
      </w:r>
      <w:r w:rsidR="006D383B" w:rsidRPr="006D383B">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6D383B" w:rsidRPr="009A03AF">
        <w:rPr>
          <w:szCs w:val="24"/>
        </w:rPr>
        <w:t xml:space="preserve">( </w:t>
      </w:r>
      <w:r w:rsidR="006D383B">
        <w:rPr>
          <w:i/>
          <w:noProof/>
          <w:szCs w:val="24"/>
        </w:rPr>
        <w:t>2</w:t>
      </w:r>
      <w:r w:rsidR="006D383B"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85632" w:rsidP="00EA6F92">
      <w:pPr>
        <w:pStyle w:val="Ttulo5"/>
        <w:rPr>
          <w:vanish/>
          <w:specVanish/>
        </w:rPr>
      </w:pPr>
      <w:r w:rsidRPr="00EA6F92">
        <w:lastRenderedPageBreak/>
        <w:t>Bioimpedanciometro</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en la empresa Analog Devices</w:t>
      </w:r>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drawing>
          <wp:inline distT="0" distB="0" distL="0" distR="0" wp14:anchorId="341C5ABF" wp14:editId="3ED22EAC">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fldSimple w:instr=" SEQ Figura \* ARABIC ">
        <w:r w:rsidR="00D0423A">
          <w:rPr>
            <w:noProof/>
          </w:rPr>
          <w:t>7</w:t>
        </w:r>
      </w:fldSimple>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w:t>
      </w:r>
      <w:r w:rsidR="00877D91">
        <w:t xml:space="preserve">oimpedancia </w:t>
      </w:r>
      <w:r w:rsidR="00877D91">
        <w:fldChar w:fldCharType="begin"/>
      </w:r>
      <w:r w:rsidR="00877D91">
        <w:instrText xml:space="preserve"> REF _Ref504923341 \h </w:instrText>
      </w:r>
      <w:r w:rsidR="00877D91">
        <w:fldChar w:fldCharType="separate"/>
      </w:r>
      <w:r w:rsidR="006D383B">
        <w:rPr>
          <w:b/>
          <w:bCs/>
          <w:lang w:val="es-ES"/>
        </w:rPr>
        <w:t>¡Error! No se encuentra el origen de la referencia.</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estímulo, dicha respuesta es una señal analógica que  reingresa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lastRenderedPageBreak/>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9B3440">
        <w:t xml:space="preserve">También </w:t>
      </w:r>
      <w:r w:rsidR="006F5471">
        <w:t xml:space="preserve"> </w:t>
      </w:r>
      <w:r w:rsidR="009B3440">
        <w:t xml:space="preserve">es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6D383B">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20555BCC" wp14:editId="05AF5663">
            <wp:extent cx="5612130" cy="36449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16">
                      <a:extLst>
                        <a:ext uri="{28A0092B-C50C-407E-A947-70E740481C1C}">
                          <a14:useLocalDpi xmlns:a14="http://schemas.microsoft.com/office/drawing/2010/main" val="0"/>
                        </a:ext>
                      </a:extLst>
                    </a:blip>
                    <a:stretch>
                      <a:fillRect/>
                    </a:stretch>
                  </pic:blipFill>
                  <pic:spPr>
                    <a:xfrm>
                      <a:off x="0" y="0"/>
                      <a:ext cx="5612130" cy="364490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D0423A">
          <w:rPr>
            <w:noProof/>
          </w:rPr>
          <w:t>8</w:t>
        </w:r>
      </w:fldSimple>
      <w:r>
        <w:t>. .</w:t>
      </w:r>
      <w:r w:rsidRPr="00BF20C4">
        <w:t xml:space="preserve"> </w:t>
      </w:r>
      <w:r>
        <w:t>Sistemas de Acoplamiento y Sensado de Bioimpedancia.</w:t>
      </w:r>
    </w:p>
    <w:p w:rsidR="00531EC9" w:rsidRPr="00531EC9" w:rsidRDefault="00FA446E" w:rsidP="00531EC9">
      <w:r w:rsidRPr="00FA446E">
        <w:rPr>
          <w:highlight w:val="yellow"/>
        </w:rPr>
        <w:t>Quitar la parte del logo de bizagi y hacer los cuadros mas grandes.</w:t>
      </w:r>
    </w:p>
    <w:p w:rsidR="000257AB" w:rsidRPr="00C87D30" w:rsidRDefault="000257AB" w:rsidP="000257AB">
      <w:pPr>
        <w:pStyle w:val="Ttulo4"/>
        <w:rPr>
          <w:vanish/>
          <w:specVanish/>
        </w:rPr>
      </w:pPr>
      <w:r>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w:t>
      </w:r>
      <w:r w:rsidR="0061799C">
        <w:lastRenderedPageBreak/>
        <w:t xml:space="preserve">en la </w:t>
      </w:r>
      <w:r w:rsidR="00A121DC">
        <w:fldChar w:fldCharType="begin"/>
      </w:r>
      <w:r w:rsidR="00A121DC">
        <w:instrText xml:space="preserve"> REF _Ref504941883 \h </w:instrText>
      </w:r>
      <w:r w:rsidR="00A121DC">
        <w:fldChar w:fldCharType="separate"/>
      </w:r>
      <w:r w:rsidR="006D383B">
        <w:t xml:space="preserve">Figura </w:t>
      </w:r>
      <w:r w:rsidR="006D383B">
        <w:rPr>
          <w:noProof/>
        </w:rPr>
        <w:t>6</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A121DC" w:rsidRDefault="00A121DC" w:rsidP="00A121DC">
      <w:pPr>
        <w:keepNext/>
        <w:jc w:val="center"/>
      </w:pPr>
      <w:r>
        <w:rPr>
          <w:noProof/>
          <w:lang w:eastAsia="es-CO"/>
        </w:rPr>
        <w:drawing>
          <wp:inline distT="0" distB="0" distL="0" distR="0" wp14:anchorId="3291CD10" wp14:editId="1E74A207">
            <wp:extent cx="3230880" cy="1700784"/>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30880" cy="1700784"/>
                    </a:xfrm>
                    <a:prstGeom prst="rect">
                      <a:avLst/>
                    </a:prstGeom>
                  </pic:spPr>
                </pic:pic>
              </a:graphicData>
            </a:graphic>
          </wp:inline>
        </w:drawing>
      </w:r>
    </w:p>
    <w:p w:rsidR="002B0868" w:rsidRDefault="00A121DC" w:rsidP="00A121DC">
      <w:pPr>
        <w:pStyle w:val="Descripcin"/>
        <w:jc w:val="center"/>
      </w:pPr>
      <w:bookmarkStart w:id="28" w:name="_Ref504941883"/>
      <w:bookmarkStart w:id="29" w:name="_Ref504941877"/>
      <w:r>
        <w:t xml:space="preserve">Figura </w:t>
      </w:r>
      <w:fldSimple w:instr=" SEQ Figura \* ARABIC ">
        <w:r w:rsidR="00D0423A">
          <w:rPr>
            <w:noProof/>
          </w:rPr>
          <w:t>9</w:t>
        </w:r>
      </w:fldSimple>
      <w:bookmarkEnd w:id="28"/>
      <w:r>
        <w:t>. Representación de un Tejido mediante un Circuito Eléctrico.</w:t>
      </w:r>
      <w:bookmarkEnd w:id="29"/>
      <w:r>
        <w:t xml:space="preserve"> </w:t>
      </w:r>
    </w:p>
    <w:p w:rsidR="00A121DC" w:rsidRPr="00A121DC" w:rsidRDefault="001E4186" w:rsidP="00A121DC">
      <w:r w:rsidRPr="001E4186">
        <w:rPr>
          <w:highlight w:val="yellow"/>
        </w:rPr>
        <w:t>Tratar de repartir la imagen equitativamente.</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Pr="009613FB">
        <w:rPr>
          <w:highlight w:val="yellow"/>
        </w:rPr>
      </w:r>
      <w:r w:rsidR="009613FB">
        <w:rPr>
          <w:highlight w:val="yellow"/>
        </w:rPr>
        <w:instrText xml:space="preserve"> \* MERGEFORMAT </w:instrText>
      </w:r>
      <w:r w:rsidRPr="009613FB">
        <w:rPr>
          <w:highlight w:val="yellow"/>
        </w:rPr>
        <w:fldChar w:fldCharType="separate"/>
      </w:r>
      <w:r w:rsidR="006D383B" w:rsidRPr="009613FB">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B6251D" w:rsidRPr="000F12F4">
        <w:rPr>
          <w:highlight w:val="yellow"/>
        </w:rPr>
      </w:r>
      <w:r w:rsidR="000F12F4">
        <w:rPr>
          <w:highlight w:val="yellow"/>
        </w:rPr>
        <w:instrText xml:space="preserve"> \* MERGEFORMAT </w:instrText>
      </w:r>
      <w:r w:rsidR="00B6251D" w:rsidRPr="000F12F4">
        <w:rPr>
          <w:highlight w:val="yellow"/>
        </w:rPr>
        <w:fldChar w:fldCharType="separate"/>
      </w:r>
      <w:r w:rsidR="006D383B" w:rsidRPr="000F12F4">
        <w:rPr>
          <w:b/>
          <w:bCs/>
          <w:highlight w:val="yellow"/>
          <w:lang w:val="es-ES"/>
        </w:rPr>
        <w:t>¡Error! No se encuentra el 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6D383B">
        <w:t xml:space="preserve">Figura </w:t>
      </w:r>
      <w:r w:rsidR="006D383B">
        <w:rPr>
          <w:noProof/>
        </w:rPr>
        <w:t>7</w:t>
      </w:r>
      <w:r w:rsidR="006D383B">
        <w:t>. 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lastRenderedPageBreak/>
        <w:drawing>
          <wp:inline distT="0" distB="0" distL="0" distR="0" wp14:anchorId="7B789765" wp14:editId="5C54E803">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AC5B72">
        <w:t>Solo tres punto, podría ser foto u imagen?</w:t>
      </w:r>
    </w:p>
    <w:p w:rsidR="00F344ED" w:rsidRPr="00F344ED" w:rsidRDefault="00F344ED" w:rsidP="00F344ED">
      <w:pPr>
        <w:pStyle w:val="Descripcin"/>
        <w:jc w:val="center"/>
      </w:pPr>
      <w:bookmarkStart w:id="30" w:name="_Ref504325647"/>
      <w:r>
        <w:t xml:space="preserve">Figura </w:t>
      </w:r>
      <w:fldSimple w:instr=" SEQ Figura \* ARABIC ">
        <w:r w:rsidR="00D0423A">
          <w:rPr>
            <w:noProof/>
          </w:rPr>
          <w:t>10</w:t>
        </w:r>
      </w:fldSimple>
      <w:r>
        <w:t xml:space="preserve">. </w:t>
      </w:r>
      <w:r w:rsidRPr="00612A2A">
        <w:rPr>
          <w:highlight w:val="yellow"/>
        </w:rPr>
        <w:t>Curva de Variación de Impedancia con respecto a la posición de la Placa de Retorno</w:t>
      </w:r>
      <w:bookmarkEnd w:id="30"/>
    </w:p>
    <w:p w:rsidR="008E219D" w:rsidRDefault="00F344ED" w:rsidP="008E219D">
      <w:r>
        <w:t>Además para corroborar el sistema de Bioimpedanciometría</w:t>
      </w:r>
      <w:r w:rsidR="00D710A3">
        <w:t xml:space="preserve"> funcione correctamente</w:t>
      </w:r>
      <w:r>
        <w:t xml:space="preserve">, se sensaron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6D383B">
        <w:t xml:space="preserve">Tabla </w:t>
      </w:r>
      <w:r w:rsidR="006D383B">
        <w:rPr>
          <w:noProof/>
        </w:rPr>
        <w:t>1</w:t>
      </w:r>
      <w:r w:rsidR="006D383B">
        <w:t>. Error Porcentual entre Valores de Fábrica y Valores Sensados.</w:t>
      </w:r>
      <w:r w:rsidR="008E219D">
        <w:fldChar w:fldCharType="end"/>
      </w:r>
      <w:r>
        <w:t>, en donde el IC AD5933 tiene el menor rendimiento.</w:t>
      </w:r>
    </w:p>
    <w:p w:rsidR="008E219D" w:rsidRDefault="008E219D" w:rsidP="008E219D">
      <w:pPr>
        <w:pStyle w:val="Descripcin"/>
        <w:keepNext/>
      </w:pPr>
      <w:bookmarkStart w:id="31" w:name="_Ref504929201"/>
      <w:r>
        <w:t xml:space="preserve">Tabla </w:t>
      </w:r>
      <w:fldSimple w:instr=" SEQ Tabla \* ARABIC ">
        <w:r w:rsidR="004A3D23">
          <w:rPr>
            <w:noProof/>
          </w:rPr>
          <w:t>2</w:t>
        </w:r>
      </w:fldSimple>
      <w:r>
        <w:t xml:space="preserve">. </w:t>
      </w:r>
      <w:r w:rsidRPr="00923905">
        <w:rPr>
          <w:highlight w:val="yellow"/>
        </w:rPr>
        <w:t>Error Porcentual entre Valores de Fábrica y Valores Sensados.</w:t>
      </w:r>
      <w:bookmarkEnd w:id="31"/>
      <w:r w:rsidR="0030301C">
        <w:t xml:space="preserve"> Porcentaje </w:t>
      </w:r>
      <w:r w:rsidR="00E86750">
        <w:t>negativo, pueden ser dos curvas.</w:t>
      </w:r>
      <w:r w:rsidR="008659E2">
        <w:t xml:space="preserve"> Y una </w:t>
      </w:r>
    </w:p>
    <w:tbl>
      <w:tblPr>
        <w:tblStyle w:val="Tabladelista1clara"/>
        <w:tblW w:w="5540" w:type="dxa"/>
        <w:jc w:val="center"/>
        <w:tblLook w:val="04A0" w:firstRow="1" w:lastRow="0" w:firstColumn="1" w:lastColumn="0" w:noHBand="0" w:noVBand="1"/>
      </w:tblPr>
      <w:tblGrid>
        <w:gridCol w:w="1880"/>
        <w:gridCol w:w="1780"/>
        <w:gridCol w:w="1880"/>
      </w:tblGrid>
      <w:tr w:rsidR="00D710A3" w:rsidRPr="008659E2"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8E219D">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de Fabrica</w:t>
            </w:r>
          </w:p>
        </w:tc>
        <w:tc>
          <w:tcPr>
            <w:tcW w:w="17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Sensado</w:t>
            </w:r>
          </w:p>
        </w:tc>
        <w:tc>
          <w:tcPr>
            <w:tcW w:w="18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Error Porcentual</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5,68</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3</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8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69,4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3,16</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16</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6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72,2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40</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45,7</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17</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9,42</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77</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9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9,5</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8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78</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12</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1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09,49</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72</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41,21</w:t>
            </w:r>
          </w:p>
        </w:tc>
        <w:tc>
          <w:tcPr>
            <w:tcW w:w="1880" w:type="dxa"/>
            <w:noWrap/>
            <w:hideMark/>
          </w:tcPr>
          <w:p w:rsidR="00D710A3" w:rsidRPr="008659E2"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18,97</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2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lastRenderedPageBreak/>
              <w:t>100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9,61</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961</w:t>
            </w:r>
          </w:p>
        </w:tc>
      </w:tr>
    </w:tbl>
    <w:p w:rsidR="002B0868" w:rsidRDefault="001240A6" w:rsidP="008E219D">
      <w:pPr>
        <w:ind w:firstLine="0"/>
      </w:pPr>
      <w:r>
        <w:t xml:space="preserve"> </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6D383B" w:rsidRPr="00F83150">
        <w:rPr>
          <w:b/>
          <w:bCs/>
          <w:highlight w:val="yellow"/>
          <w:lang w:val="es-ES"/>
        </w:rPr>
        <w:t>¡Error! No se encuentra el origen de la referencia</w:t>
      </w:r>
      <w:r w:rsidR="006D383B">
        <w:rPr>
          <w:b/>
          <w:bCs/>
          <w:lang w:val="es-ES"/>
        </w:rPr>
        <w:t>.</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0257AB" w:rsidRPr="001E4693" w:rsidRDefault="000257AB" w:rsidP="000257AB">
      <w:pPr>
        <w:pStyle w:val="Ttulo4"/>
        <w:rPr>
          <w:vanish/>
          <w:specVanish/>
        </w:rPr>
      </w:pPr>
      <w:r>
        <w:lastRenderedPageBreak/>
        <w:t>Observaciones</w:t>
      </w:r>
      <w:r w:rsidR="001E4693">
        <w:t xml:space="preserve">. </w:t>
      </w:r>
    </w:p>
    <w:p w:rsidR="005462B1" w:rsidRDefault="001E4693" w:rsidP="005462B1">
      <w:r>
        <w:t xml:space="preserve"> Debido</w:t>
      </w:r>
      <w:r w:rsidR="005C4FB2">
        <w:t xml:space="preserve"> ciertas circunstancias explicadas a continuación se decidió eliminar el control de Potencia por medio de Bioimpedancia, sin embargo en posteriores versiones este módulo puede ser no solo retomado sino mejorado con diversas funcionalidades adicionales para el equipo de electrocirugía.</w:t>
      </w:r>
    </w:p>
    <w:p w:rsidR="005C4FB2" w:rsidRDefault="005C4FB2" w:rsidP="005462B1"/>
    <w:p w:rsidR="005C4FB2" w:rsidRDefault="005C4FB2" w:rsidP="005462B1">
      <w:r>
        <w:t xml:space="preserve">En primer lugar el tiempo de procesamiento de los datos de Bioimpedanciometría era bastante holgado, y con la finalidad de proporcionar un equipo de respuesta rápida ante las eventualidades que existen en un procedimiento quirúrgico, esta característica es primordial y es posible notar una diferencia visible en el rendimiento del equipo al eliminar </w:t>
      </w:r>
      <w:r w:rsidR="00E266F2">
        <w:t>paso del ciclo de funcionamiento</w:t>
      </w:r>
      <w:r>
        <w:t>.</w:t>
      </w:r>
    </w:p>
    <w:p w:rsidR="005C4FB2" w:rsidRDefault="005C4FB2" w:rsidP="005462B1">
      <w:r>
        <w:t>En segundo lugar los procedimientos de corte y coagulación deben ser realizados para un rango de frecuencias determinadas en donde se evita una respuesta motora o nerviosa del paciente. El senso de bioimpedancia</w:t>
      </w:r>
      <w:r w:rsidR="00FD6FB7">
        <w:t>, por su parte,</w:t>
      </w:r>
      <w:r>
        <w:t xml:space="preserve"> ocurre a </w:t>
      </w:r>
      <w:r w:rsidR="00FD6FB7">
        <w:t xml:space="preserve">máximo </w:t>
      </w:r>
      <w:r>
        <w:t xml:space="preserve">100 KHz, justo en el límite inferior de este rango de frecuencias, </w:t>
      </w:r>
      <w:r w:rsidR="00FD6FB7">
        <w:t>por lo que en dicha frecuencia es recomendable no realizar estos procesos quirúrgicos. Esta diferencia de frecuencias produce un error en el valor de impedancia que aunque no es abismal, es significativo en un proceso de control de potencia preciso.</w:t>
      </w:r>
    </w:p>
    <w:p w:rsidR="00E266F2" w:rsidRPr="005462B1" w:rsidRDefault="00E266F2" w:rsidP="005462B1">
      <w:r>
        <w:t xml:space="preserve">Por último los datos recopilados para impedancias muy pequeñas, entre 200 </w:t>
      </w:r>
      <w:r w:rsidRPr="004249F8">
        <w:t>Ω</w:t>
      </w:r>
      <w:r>
        <w:t xml:space="preserve"> y 300 </w:t>
      </w:r>
      <w:r w:rsidRPr="004249F8">
        <w:t>Ω</w:t>
      </w:r>
      <w:r>
        <w:t>, varían mucho y la probabilidad de error es significativa, y siendo estos valores parte de la escala manejada en los tejidos involucrados, se recomienda mejorar el diseño de la etapa de acoplamiento del módulo de Bioimpedancia.</w:t>
      </w:r>
    </w:p>
    <w:p w:rsidR="005462B1" w:rsidRDefault="00F71179" w:rsidP="005462B1">
      <w:pPr>
        <w:pStyle w:val="Ttulo3"/>
      </w:pPr>
      <w:bookmarkStart w:id="32" w:name="_Toc504036464"/>
      <w:r>
        <w:lastRenderedPageBreak/>
        <w:t>Gestor de Salidas</w:t>
      </w:r>
      <w:bookmarkEnd w:id="32"/>
      <w:r>
        <w:t xml:space="preserve"> </w:t>
      </w:r>
      <w:r w:rsidR="00506355">
        <w:t>(Administrador de puertos de salida)</w:t>
      </w:r>
    </w:p>
    <w:p w:rsidR="00C55135" w:rsidRDefault="00C55135" w:rsidP="00C55135">
      <w:r w:rsidRPr="00C55135">
        <w:rPr>
          <w:highlight w:val="yellow"/>
        </w:rPr>
        <w:t>Pendiente dibujo Uc, Arreglo de reles y puertos de salidas. Y posiblemente las conexiones de todos los reles.</w:t>
      </w:r>
    </w:p>
    <w:p w:rsidR="00C55135" w:rsidRDefault="00C55135" w:rsidP="00C55135">
      <w:r>
        <w:t>Los pines físicos de los puertos de salidas (placa de retorno, lápiz y conector MinDo) se conectarán a diferentes partes del circuito dependiendo de lo que se desee hacer en un momento determinado, ya que algunas funciones dependen del mismo pin físico, pero no se pueden hacer al mismo tiempo, por dar un ejemplo, la medición de la impedancia y la acción de cortar no son posibles hacerlas en simultaneo. Por lo cual se ha dispuesto un arreglo de 16 reles y se ha desarrollado una placa que controla estos reles y realiza conexiones físicas desde los puertos externos a la circuitería multiplexando por división de tiempo, se pueden realizar las acciones necesarias sin necesitar más conexiones al exterior y adaptando el equipo a los conectores estándar de equipos electro médicos.</w:t>
      </w:r>
    </w:p>
    <w:p w:rsidR="00DC4FA9" w:rsidRPr="00DC4FA9" w:rsidRDefault="00C55135" w:rsidP="00C55135">
      <w:r>
        <w:t>En la figura tal se muestran las conexiones de los pines de control a los reles</w:t>
      </w:r>
      <w:r w:rsidRPr="0036556E">
        <w:rPr>
          <w:highlight w:val="yellow"/>
        </w:rPr>
        <w:t>, la tarjeta desarrollada</w:t>
      </w:r>
      <w:r>
        <w:t xml:space="preserve"> recibe un dato via I2C para acomodar los relés a conveniencia, hacer la función deseada y cambiar a otro estado.</w:t>
      </w:r>
    </w:p>
    <w:p w:rsidR="00DC4FA9" w:rsidRPr="005462B1" w:rsidRDefault="00DC4FA9" w:rsidP="00DC4FA9">
      <w:pPr>
        <w:pStyle w:val="Ttulo4"/>
      </w:pPr>
      <w:r>
        <w:t>Características</w:t>
      </w:r>
    </w:p>
    <w:p w:rsidR="00DC4FA9" w:rsidRDefault="00DC4FA9" w:rsidP="00DC4FA9">
      <w:pPr>
        <w:pStyle w:val="Ttulo4"/>
      </w:pPr>
      <w:r>
        <w:t>Diagrama de Bloques</w:t>
      </w:r>
    </w:p>
    <w:p w:rsidR="00DC4FA9" w:rsidRDefault="00DC4FA9" w:rsidP="00DC4FA9">
      <w:pPr>
        <w:pStyle w:val="Ttulo4"/>
      </w:pPr>
      <w:r>
        <w:t>Especificaciones Técnicas</w:t>
      </w:r>
    </w:p>
    <w:p w:rsidR="00DC4FA9" w:rsidRDefault="00DC4FA9" w:rsidP="00DC4FA9">
      <w:pPr>
        <w:pStyle w:val="Ttulo4"/>
      </w:pPr>
      <w:r>
        <w:t>Descripción General</w:t>
      </w:r>
    </w:p>
    <w:p w:rsidR="00DC4FA9" w:rsidRPr="0059722C" w:rsidRDefault="00DC4FA9" w:rsidP="00DC4FA9">
      <w:pPr>
        <w:pStyle w:val="Ttulo4"/>
      </w:pPr>
      <w:r>
        <w:t>Observaciones</w:t>
      </w:r>
    </w:p>
    <w:p w:rsidR="005462B1" w:rsidRDefault="005462B1" w:rsidP="00DC4FA9">
      <w:pPr>
        <w:ind w:firstLine="0"/>
      </w:pPr>
    </w:p>
    <w:p w:rsidR="002B0073" w:rsidRDefault="002B0073" w:rsidP="002B0073">
      <w:pPr>
        <w:pStyle w:val="Ttulo3"/>
      </w:pPr>
      <w:bookmarkStart w:id="33" w:name="_Toc504036465"/>
      <w:r>
        <w:t>Amplificador de Potencia</w:t>
      </w:r>
      <w:bookmarkEnd w:id="33"/>
    </w:p>
    <w:p w:rsidR="002B0073" w:rsidRDefault="002B0073" w:rsidP="00F71179"/>
    <w:p w:rsidR="005462B1" w:rsidRPr="005462B1" w:rsidRDefault="005462B1" w:rsidP="005462B1">
      <w:pPr>
        <w:pStyle w:val="Ttulo4"/>
      </w:pPr>
      <w:r>
        <w:lastRenderedPageBreak/>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2B0073" w:rsidRDefault="002B0073" w:rsidP="00DC4FA9">
      <w:pPr>
        <w:pStyle w:val="Ttulo3"/>
      </w:pPr>
      <w:bookmarkStart w:id="34" w:name="_Toc504036466"/>
      <w:r>
        <w:t>Generador de Ondas</w:t>
      </w:r>
      <w:bookmarkEnd w:id="34"/>
      <w:r>
        <w:t xml:space="preserve"> </w:t>
      </w:r>
    </w:p>
    <w:p w:rsidR="00CD5960" w:rsidRDefault="00CD5960" w:rsidP="009615A0"/>
    <w:p w:rsidR="00910B06" w:rsidRPr="00DC4FA9" w:rsidRDefault="00910B06" w:rsidP="009615A0">
      <w:r w:rsidRPr="00910B06">
        <w:t xml:space="preserve">Usando como fundamento el </w:t>
      </w:r>
      <w:r w:rsidRPr="00336905">
        <w:rPr>
          <w:highlight w:val="yellow"/>
        </w:rPr>
        <w:t>cap 1</w:t>
      </w:r>
      <w:r w:rsidRPr="00910B06">
        <w:t xml:space="preserve"> se procede al diseño del generador de señales que cumpla con los requisitos de las formas de ondas empleadas en electrocirugía.</w:t>
      </w:r>
      <w:r w:rsidR="00E51496">
        <w:t xml:space="preserve"> </w:t>
      </w:r>
      <w:r w:rsidR="00E51496" w:rsidRPr="00E51496">
        <w:rPr>
          <w:highlight w:val="yellow"/>
        </w:rPr>
        <w:t>Falta rellenito</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Salida de señal a 300KHz onda cuadrada 5Vpp modulada por PWM por módulo MinDo.</w:t>
      </w:r>
    </w:p>
    <w:p w:rsidR="009A2FFE" w:rsidRPr="00A00A63" w:rsidRDefault="009A2FFE" w:rsidP="009A2FFE">
      <w:pPr>
        <w:pStyle w:val="Sinespaciado"/>
        <w:rPr>
          <w:rStyle w:val="nfasis"/>
          <w:i/>
        </w:rPr>
      </w:pPr>
      <w:r w:rsidRPr="00A00A63">
        <w:rPr>
          <w:rStyle w:val="nfasis"/>
          <w:i/>
        </w:rPr>
        <w:t>Temperatura de Funcionamiento entre -40Cº y 150 Cº</w:t>
      </w:r>
      <w:r w:rsidR="001079E7">
        <w:rPr>
          <w:rStyle w:val="nfasis"/>
          <w:i/>
        </w:rPr>
        <w:t>.</w:t>
      </w:r>
    </w:p>
    <w:p w:rsidR="009A2FFE" w:rsidRPr="009A2FFE" w:rsidRDefault="009A2FFE" w:rsidP="009A2FFE">
      <w:pPr>
        <w:pStyle w:val="Textoindependiente"/>
      </w:pPr>
    </w:p>
    <w:p w:rsidR="00DC4FA9" w:rsidRDefault="00DC4FA9" w:rsidP="00DC4FA9">
      <w:pPr>
        <w:pStyle w:val="Ttulo4"/>
      </w:pPr>
      <w:r>
        <w:t>Diagrama de Bloques</w:t>
      </w:r>
    </w:p>
    <w:p w:rsidR="00336905" w:rsidRDefault="00336905" w:rsidP="00336905">
      <w:pPr>
        <w:pStyle w:val="Textoindependiente"/>
      </w:pPr>
      <w:r w:rsidRPr="00336905">
        <w:t>-</w:t>
      </w:r>
      <w:r w:rsidRPr="00336905">
        <w:rPr>
          <w:highlight w:val="yellow"/>
        </w:rPr>
        <w:t>Diagrama de bloques.  Falta incluir modulo zurdo</w:t>
      </w:r>
    </w:p>
    <w:p w:rsidR="00336905" w:rsidRDefault="00336905" w:rsidP="00336905">
      <w:pPr>
        <w:pStyle w:val="Textoindependiente"/>
      </w:pPr>
      <w:r>
        <w:rPr>
          <w:noProof/>
          <w:lang w:eastAsia="es-CO"/>
        </w:rPr>
        <w:drawing>
          <wp:inline distT="0" distB="0" distL="0" distR="0" wp14:anchorId="19813564" wp14:editId="0CE9FF32">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6F4CE4" w:rsidRDefault="006F4CE4" w:rsidP="006F4CE4">
      <w:pPr>
        <w:pStyle w:val="Ttulo5"/>
      </w:pPr>
      <w:r w:rsidRPr="006F4CE4">
        <w:t>DDS BASE, AD9833</w:t>
      </w:r>
    </w:p>
    <w:p w:rsidR="006F4CE4" w:rsidRDefault="009D3600" w:rsidP="006F4CE4">
      <w:r w:rsidRPr="009D3600">
        <w:t xml:space="preserve">El circuito AD9833 de analog devices, es un generador de señales programable capaz de producir salidas de onda sinusoidal, triangular y cuadrada en un rango de 0MHz a 12.5MHz </w:t>
      </w:r>
      <w:r w:rsidRPr="009D3600">
        <w:lastRenderedPageBreak/>
        <w:t>con una precisión de 0.1MHz usando un reloj de referencia de 25MHz. El fabricante recomienda este circuito para aplicaciones médicas, por lo que lo hace un buen candidato para ser el generador de la señal de 300KHz a la cual operara la unidad electroquirurgica,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r>
        <w:t>Multiplexador</w:t>
      </w:r>
    </w:p>
    <w:p w:rsidR="00040ED1" w:rsidRDefault="00040ED1" w:rsidP="00040ED1">
      <w:r w:rsidRPr="00040ED1">
        <w:rPr>
          <w:highlight w:val="yellow"/>
        </w:rPr>
        <w:t>Subir los dibujitos, de las diferentes combinanciones de mux para señales analógicas. Y explicar que se controla por pines en 1 y cero.</w:t>
      </w:r>
    </w:p>
    <w:p w:rsidR="00040ED1" w:rsidRDefault="00040ED1" w:rsidP="00040ED1">
      <w:r>
        <w:t xml:space="preserve">Como se vio en el </w:t>
      </w:r>
      <w:r w:rsidRPr="007D4FCD">
        <w:rPr>
          <w:highlight w:val="yellow"/>
        </w:rPr>
        <w:t>capitulo 1,</w:t>
      </w:r>
      <w:r>
        <w:t xml:space="preserve"> para obtener diferentes efectos quirúrgicos hay que modificar el tipo de onda usada, en el caso de nuestro equipo tendrá 6 modos de operación, de los cuales tres corresponden a corte (Corte puro, Corte Mixto, y MinDo) y tres a coagulación (Alta, media y baja).</w:t>
      </w:r>
    </w:p>
    <w:p w:rsidR="005B7C38" w:rsidRDefault="00040ED1" w:rsidP="00040ED1">
      <w:r>
        <w:t>Para obtener los diferentes tipos de ondas se modulará la salida de onda cuadrada de 300KHz proveniente del AD9833 con una señal PWM de aproximadamente 4KHz generada por el atmega320. En el caso de MinDo se modulará la salida del AD9833 con la salida del bloque de Minimo Sangrado.</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analog devices como buffer de salida para la adaptación de impedancias entre los dos circuitos, el cual se recomienda por el fabricante para uso en instrumentación médica y cumplió a cabalidad su propósito en pruebas de </w:t>
      </w:r>
      <w:r w:rsidRPr="00D7145F">
        <w:lastRenderedPageBreak/>
        <w:t>laboratorio, adicional se encuentra disponible como muestra gratis en la página del fabricante.</w:t>
      </w:r>
    </w:p>
    <w:p w:rsidR="005078A8" w:rsidRDefault="005078A8" w:rsidP="005078A8">
      <w:pPr>
        <w:pStyle w:val="Ttulo4"/>
      </w:pPr>
      <w:r>
        <w:t>Módulo mínimo sangrago (MinDo)</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 xml:space="preserve">Los dispositivos de electrocardiografía miden la actividad eléctrica del músculo cardíaco para determinar las condiciones del corazón. La calidad de la señal del ECG es el factor clave para la selección del periodo de trabajo de la onda de mínimo sangrado (Gifari, Zakaria, &amp; Mengko, 2015). </w:t>
      </w:r>
    </w:p>
    <w:p w:rsidR="00A72B99" w:rsidRDefault="00A72B99" w:rsidP="00A72B99">
      <w:pPr>
        <w:pStyle w:val="Textoindependiente"/>
      </w:pPr>
      <w:r>
        <w:t>Por tanto, analizando las diferentes opciones de adquisición de la señal de electrocardiografía se encuentra la fundamentada principalmente en amplificadores de instrumentación (AI) con características especiales, para amplificar la señal ECG de unos pocos mV. (Yapur &amp; Rodríguez, 2005)</w:t>
      </w:r>
    </w:p>
    <w:p w:rsidR="00A72B99" w:rsidRDefault="00A72B99" w:rsidP="00A72B99">
      <w:pPr>
        <w:pStyle w:val="Textoindependiente"/>
      </w:pPr>
      <w:r>
        <w:t xml:space="preserve"> Otra es las ofrecidas por Analog Devic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biopotenciales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w:t>
      </w:r>
      <w:r>
        <w:lastRenderedPageBreak/>
        <w:t xml:space="preserve">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Diagrama de bloques de MinDo</w:t>
      </w:r>
    </w:p>
    <w:p w:rsidR="00A502A5" w:rsidRDefault="00A502A5" w:rsidP="00A502A5">
      <w:r w:rsidRPr="00A502A5">
        <w:t xml:space="preserve">La implementación de la captura de la señal, consta de dos bloques para señal de electrocardiografía (ECG) y un bloque para señal de fotopletismografía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drawing>
          <wp:inline distT="0" distB="0" distL="0" distR="0" wp14:anchorId="03670308" wp14:editId="21EC02EE">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20">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w:t>
      </w:r>
      <w:r w:rsidRPr="00923CB1">
        <w:lastRenderedPageBreak/>
        <w:t>normal de dos latidos del corazón(Guyton &amp; Hall, 2011). la señal a adquirir tiene un contenido de frecuencia de 0.05-100 Hz con una amplitud que oscila entre 0-3.0 mV (Gifari et al., 2015).</w:t>
      </w:r>
    </w:p>
    <w:p w:rsidR="009C1B5C" w:rsidRDefault="00923CB1" w:rsidP="00923CB1">
      <w:pPr>
        <w:ind w:firstLine="0"/>
        <w:jc w:val="center"/>
      </w:pPr>
      <w:r>
        <w:rPr>
          <w:noProof/>
          <w:lang w:eastAsia="es-CO"/>
        </w:rPr>
        <w:drawing>
          <wp:inline distT="0" distB="0" distL="0" distR="0" wp14:anchorId="5258C476" wp14:editId="3275C94C">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21">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 </w:t>
      </w:r>
      <w:r w:rsidRPr="000C31BE">
        <w:rPr>
          <w:highlight w:val="yellow"/>
        </w:rPr>
        <w:t>(Vidal Silva &amp; Pavesi Farriol, 2005).</w:t>
      </w:r>
    </w:p>
    <w:p w:rsidR="006D477D" w:rsidRDefault="006D477D" w:rsidP="0029740F">
      <w:pPr>
        <w:ind w:firstLine="0"/>
        <w:rPr>
          <w:noProof/>
          <w:lang w:eastAsia="es-CO"/>
        </w:rPr>
      </w:pPr>
    </w:p>
    <w:p w:rsidR="006D477D" w:rsidRDefault="006D477D" w:rsidP="006D477D">
      <w:pPr>
        <w:ind w:firstLine="0"/>
        <w:jc w:val="center"/>
      </w:pPr>
      <w:r>
        <w:rPr>
          <w:noProof/>
          <w:lang w:eastAsia="es-CO"/>
        </w:rPr>
        <w:drawing>
          <wp:inline distT="0" distB="0" distL="0" distR="0" wp14:anchorId="4ED186A6" wp14:editId="5727679E">
            <wp:extent cx="4819650" cy="2113915"/>
            <wp:effectExtent l="0" t="0" r="0" b="6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rotWithShape="1">
                    <a:blip r:embed="rId22">
                      <a:extLst>
                        <a:ext uri="{28A0092B-C50C-407E-A947-70E740481C1C}">
                          <a14:useLocalDpi xmlns:a14="http://schemas.microsoft.com/office/drawing/2010/main" val="0"/>
                        </a:ext>
                      </a:extLst>
                    </a:blip>
                    <a:srcRect r="39442"/>
                    <a:stretch/>
                  </pic:blipFill>
                  <pic:spPr bwMode="auto">
                    <a:xfrm>
                      <a:off x="0" y="0"/>
                      <a:ext cx="4821100" cy="2114551"/>
                    </a:xfrm>
                    <a:prstGeom prst="rect">
                      <a:avLst/>
                    </a:prstGeom>
                    <a:ln>
                      <a:noFill/>
                    </a:ln>
                    <a:extLst>
                      <a:ext uri="{53640926-AAD7-44D8-BBD7-CCE9431645EC}">
                        <a14:shadowObscured xmlns:a14="http://schemas.microsoft.com/office/drawing/2010/main"/>
                      </a:ext>
                    </a:extLst>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xml:space="preserve">, estas varían dependiendo del paciente al cual se le adquiere la señal. </w:t>
      </w:r>
      <w:r w:rsidRPr="006D477D">
        <w:lastRenderedPageBreak/>
        <w:t>Es tomado como modelo uno de los autores del proyecto. Además, hay una luz indicadora LED que latirá al ritmo de un latido del corazón.</w:t>
      </w:r>
    </w:p>
    <w:p w:rsidR="006E6F0D" w:rsidRPr="006E6F0D" w:rsidRDefault="006E6F0D" w:rsidP="006E6F0D">
      <w:pPr>
        <w:ind w:firstLine="0"/>
        <w:rPr>
          <w:highlight w:val="cyan"/>
        </w:rPr>
      </w:pPr>
      <w:r>
        <w:t>-</w:t>
      </w:r>
      <w:r w:rsidRPr="006E6F0D">
        <w:rPr>
          <w:highlight w:val="cyan"/>
        </w:rPr>
        <w:t>Características</w:t>
      </w:r>
    </w:p>
    <w:p w:rsidR="006E6F0D" w:rsidRPr="006E6F0D" w:rsidRDefault="006E6F0D" w:rsidP="006E6F0D">
      <w:pPr>
        <w:ind w:firstLine="0"/>
        <w:rPr>
          <w:highlight w:val="cyan"/>
        </w:rPr>
      </w:pPr>
      <w:r w:rsidRPr="006E6F0D">
        <w:rPr>
          <w:highlight w:val="cyan"/>
        </w:rPr>
        <w:t>Alimentación IC AD8232</w:t>
      </w:r>
      <w:r w:rsidRPr="006E6F0D">
        <w:rPr>
          <w:highlight w:val="cyan"/>
        </w:rPr>
        <w:tab/>
        <w:t>2.0 [v] a 3.5 [v]</w:t>
      </w:r>
    </w:p>
    <w:p w:rsidR="006E6F0D" w:rsidRPr="006E6F0D" w:rsidRDefault="006E6F0D" w:rsidP="006E6F0D">
      <w:pPr>
        <w:ind w:firstLine="0"/>
        <w:rPr>
          <w:highlight w:val="cyan"/>
        </w:rPr>
      </w:pPr>
      <w:r w:rsidRPr="006E6F0D">
        <w:rPr>
          <w:highlight w:val="cyan"/>
        </w:rPr>
        <w:t>Tipo de salida</w:t>
      </w:r>
      <w:r w:rsidRPr="006E6F0D">
        <w:rPr>
          <w:highlight w:val="cyan"/>
        </w:rPr>
        <w:tab/>
        <w:t>Rail - to - Rail</w:t>
      </w:r>
    </w:p>
    <w:p w:rsidR="006E6F0D" w:rsidRPr="006E6F0D" w:rsidRDefault="006E6F0D" w:rsidP="006E6F0D">
      <w:pPr>
        <w:ind w:firstLine="0"/>
        <w:rPr>
          <w:highlight w:val="cyan"/>
        </w:rPr>
      </w:pPr>
      <w:r w:rsidRPr="006E6F0D">
        <w:rPr>
          <w:highlight w:val="cyan"/>
        </w:rPr>
        <w:t>Amplitud</w:t>
      </w:r>
      <w:r w:rsidRPr="006E6F0D">
        <w:rPr>
          <w:highlight w:val="cyan"/>
        </w:rPr>
        <w:tab/>
        <w:t>2.20 [v]</w:t>
      </w:r>
    </w:p>
    <w:p w:rsidR="006E6F0D" w:rsidRPr="006E6F0D" w:rsidRDefault="006E6F0D" w:rsidP="006E6F0D">
      <w:pPr>
        <w:ind w:firstLine="0"/>
        <w:rPr>
          <w:highlight w:val="cyan"/>
        </w:rPr>
      </w:pPr>
      <w:r w:rsidRPr="006E6F0D">
        <w:rPr>
          <w:highlight w:val="cyan"/>
        </w:rPr>
        <w:t>Frecuencia</w:t>
      </w:r>
      <w:r w:rsidRPr="006E6F0D">
        <w:rPr>
          <w:highlight w:val="cyan"/>
        </w:rPr>
        <w:tab/>
        <w:t>1.23 Hz</w:t>
      </w:r>
    </w:p>
    <w:p w:rsidR="006E6F0D" w:rsidRPr="006E6F0D" w:rsidRDefault="006E6F0D" w:rsidP="006E6F0D">
      <w:pPr>
        <w:ind w:firstLine="0"/>
        <w:rPr>
          <w:highlight w:val="cyan"/>
        </w:rPr>
      </w:pPr>
      <w:r w:rsidRPr="006E6F0D">
        <w:rPr>
          <w:highlight w:val="cyan"/>
        </w:rPr>
        <w:t>Periodo</w:t>
      </w:r>
      <w:r w:rsidRPr="006E6F0D">
        <w:rPr>
          <w:highlight w:val="cyan"/>
        </w:rPr>
        <w:tab/>
        <w:t>817.21 ms</w:t>
      </w:r>
    </w:p>
    <w:p w:rsidR="006E6F0D" w:rsidRPr="006E6F0D" w:rsidRDefault="006E6F0D" w:rsidP="006E6F0D">
      <w:pPr>
        <w:ind w:firstLine="0"/>
        <w:rPr>
          <w:highlight w:val="cyan"/>
          <w:lang w:val="en-US"/>
        </w:rPr>
      </w:pPr>
      <w:r w:rsidRPr="006E6F0D">
        <w:rPr>
          <w:highlight w:val="cyan"/>
          <w:lang w:val="en-US"/>
        </w:rPr>
        <w:t>V. Max.</w:t>
      </w:r>
      <w:r w:rsidRPr="006E6F0D">
        <w:rPr>
          <w:highlight w:val="cyan"/>
          <w:lang w:val="en-US"/>
        </w:rPr>
        <w:tab/>
        <w:t>3.44 [v]</w:t>
      </w:r>
    </w:p>
    <w:p w:rsidR="006E6F0D" w:rsidRPr="006E6F0D" w:rsidRDefault="006E6F0D" w:rsidP="006E6F0D">
      <w:pPr>
        <w:ind w:firstLine="0"/>
        <w:rPr>
          <w:lang w:val="en-US"/>
        </w:rPr>
      </w:pPr>
      <w:r w:rsidRPr="006E6F0D">
        <w:rPr>
          <w:highlight w:val="cyan"/>
          <w:lang w:val="en-US"/>
        </w:rPr>
        <w:t>V. Min.</w:t>
      </w:r>
      <w:r w:rsidRPr="006E6F0D">
        <w:rPr>
          <w:highlight w:val="cyan"/>
          <w:lang w:val="en-US"/>
        </w:rPr>
        <w:tab/>
        <w:t>1.16 [v]</w:t>
      </w:r>
    </w:p>
    <w:p w:rsidR="006E6F0D" w:rsidRDefault="0086572D" w:rsidP="0086572D">
      <w:pPr>
        <w:pStyle w:val="Ttulo5"/>
      </w:pPr>
      <w:r>
        <w:t>Filtro pasabajas</w:t>
      </w:r>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frecuencial de electrocardiografía.</w:t>
      </w:r>
    </w:p>
    <w:p w:rsidR="0068003E" w:rsidRDefault="0068003E" w:rsidP="0068003E">
      <w:pPr>
        <w:jc w:val="center"/>
      </w:pPr>
      <w:r>
        <w:rPr>
          <w:noProof/>
          <w:lang w:eastAsia="es-CO"/>
        </w:rPr>
        <w:drawing>
          <wp:inline distT="0" distB="0" distL="0" distR="0" wp14:anchorId="1F1AA582" wp14:editId="5C4C1F67">
            <wp:extent cx="3095238" cy="1914286"/>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23">
                      <a:extLst>
                        <a:ext uri="{28A0092B-C50C-407E-A947-70E740481C1C}">
                          <a14:useLocalDpi xmlns:a14="http://schemas.microsoft.com/office/drawing/2010/main" val="0"/>
                        </a:ext>
                      </a:extLst>
                    </a:blip>
                    <a:stretch>
                      <a:fillRect/>
                    </a:stretch>
                  </pic:blipFill>
                  <pic:spPr>
                    <a:xfrm>
                      <a:off x="0" y="0"/>
                      <a:ext cx="3095238" cy="1914286"/>
                    </a:xfrm>
                    <a:prstGeom prst="rect">
                      <a:avLst/>
                    </a:prstGeom>
                  </pic:spPr>
                </pic:pic>
              </a:graphicData>
            </a:graphic>
          </wp:inline>
        </w:drawing>
      </w:r>
    </w:p>
    <w:p w:rsidR="0098313A" w:rsidRDefault="0098313A" w:rsidP="0098313A">
      <w:r>
        <w:t xml:space="preserve">Desde el punto de vista del procesado de señales, hay que tener en cuenta el ancho de banda de la señal de electrocardiográfica a la hora de implementar un filtro, con fines de </w:t>
      </w:r>
      <w:r>
        <w:lastRenderedPageBreak/>
        <w:t>eliminar frecuencias no deseadas. Como el fin de este trabajo es el monitoreo de la señal, la banda de frecuencias recomendada por Vidal Cristian y Gatica Valeska, es su trabajo diseño e implementación de un sistema electrocardiográfico digital, es de (0,5 – 40 Hz). Por tanto, se implementa una red RC con frecuencia de corte el doble de lo recomendada.</w:t>
      </w:r>
      <w:r w:rsidRPr="00277851">
        <w:rPr>
          <w:highlight w:val="yellow"/>
        </w:rPr>
        <w:t>(Vidal Silva &amp; Pavesi Farriol,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drawing>
          <wp:inline distT="0" distB="0" distL="0" distR="0" wp14:anchorId="488E69DC" wp14:editId="1A7FEE00">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24">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En este filtro pasivo formado por una resistencia y un condensador, dicho condensador presenta una impedancia Z_c= -j xc y xc depende de la frecuencia por la relación:</w:t>
      </w:r>
    </w:p>
    <w:p w:rsidR="006E6F0D" w:rsidRPr="00785E55" w:rsidRDefault="008653D4"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lastRenderedPageBreak/>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uF]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Estos datos fueron adquiridos gracias al programa WaveAnalysis compatibles con los osciloscopios presentes en el laboratorio de la universidad.</w:t>
      </w:r>
    </w:p>
    <w:p w:rsidR="008960D0" w:rsidRDefault="008960D0" w:rsidP="008960D0">
      <w:pPr>
        <w:ind w:firstLine="0"/>
        <w:jc w:val="center"/>
      </w:pPr>
      <w:r>
        <w:rPr>
          <w:rFonts w:eastAsiaTheme="minorEastAsia"/>
          <w:i/>
          <w:noProof/>
          <w:lang w:eastAsia="es-CO"/>
        </w:rPr>
        <w:drawing>
          <wp:inline distT="0" distB="0" distL="0" distR="0" wp14:anchorId="11E1B248" wp14:editId="1A813532">
            <wp:extent cx="5612130" cy="211709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25">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35FAF" w:rsidRDefault="00BB1D01" w:rsidP="00BB1D01">
      <w:pPr>
        <w:pStyle w:val="Ttulo5"/>
      </w:pPr>
      <w:r w:rsidRPr="00BB1D01">
        <w:t>Adquisición de Señal Oximetro</w:t>
      </w:r>
    </w:p>
    <w:p w:rsidR="00B67E0E" w:rsidRDefault="00B67E0E" w:rsidP="00B67E0E">
      <w:r>
        <w:t xml:space="preserve">El sensor Easy Pulse está diseñado para ilustrar el principio de la fotopletismografía (PPG) como una técnica no invasiva y detectar la onda de pulso cardio-vascular desde la punta de un dedo. Utiliza una fuente de luz infrarroja para iluminar el dedo en un lado, y un </w:t>
      </w:r>
      <w:r>
        <w:lastRenderedPageBreak/>
        <w:t>fotodetector ubicada en el otro lado, así 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r>
        <w:t xml:space="preserve">Transmitancia y reflectancia son dos tipos básicos de fotopletismografía. Para la transmitancia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En cambio, en la reflectancia PPG, la fuente de luz y el detector de luz están situados ambos en el mismo lado de una parte del cuerpo. La luz es emitida en el tejido y la luz reflejada es medida por el detector. Como la luz no tiene que penetrar el cuerpo, la reflectancia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516A49" w:rsidP="00516A49">
      <w:pPr>
        <w:jc w:val="center"/>
      </w:pPr>
      <w:r>
        <w:rPr>
          <w:rFonts w:eastAsiaTheme="minorEastAsia"/>
          <w:noProof/>
          <w:sz w:val="22"/>
          <w:lang w:eastAsia="es-CO"/>
        </w:rPr>
        <w:drawing>
          <wp:inline distT="0" distB="0" distL="0" distR="0" wp14:anchorId="365E0176" wp14:editId="4F6AEE3F">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 60 mV. Y es procesada por la tarjeta Easy Pulse Plugin que se observa en la </w:t>
      </w:r>
      <w:r w:rsidRPr="00E375C4">
        <w:rPr>
          <w:highlight w:val="yellow"/>
        </w:rPr>
        <w:t>figura 11</w:t>
      </w:r>
      <w:r w:rsidRPr="00E375C4">
        <w:t xml:space="preserve">. Este dispositivo es de bajo costo y es posible encontrarlo en tiendas del rubro electrónico. El cual, funciona con una fuente de alimentación </w:t>
      </w:r>
      <w:r w:rsidRPr="00E375C4">
        <w:lastRenderedPageBreak/>
        <w:t>de + 5.0V, trabaja con cualquier placa compatible para la creación rápida de prototipos, con un filtro y amplificación de dos etapas usando MCP6004 Op-Amp y control de ganancia basada en potenciómetro. la salida de Easy Pulse Plugin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drawing>
          <wp:inline distT="0" distB="0" distL="0" distR="0" wp14:anchorId="64C90AC5" wp14:editId="0FAF1C9C">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3B41DF" w:rsidP="003B41DF">
      <w:pPr>
        <w:jc w:val="center"/>
      </w:pPr>
      <w:r>
        <w:rPr>
          <w:rFonts w:eastAsiaTheme="minorEastAsia" w:cs="Times New Roman"/>
          <w:noProof/>
          <w:sz w:val="22"/>
          <w:lang w:eastAsia="es-CO"/>
        </w:rPr>
        <w:drawing>
          <wp:inline distT="0" distB="0" distL="0" distR="0" wp14:anchorId="498073FB" wp14:editId="5FEE47C3">
            <wp:extent cx="5612130" cy="2167255"/>
            <wp:effectExtent l="0" t="0" r="762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28">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9F516D" w:rsidRPr="009F516D" w:rsidRDefault="009F516D" w:rsidP="009F516D">
      <w:pPr>
        <w:rPr>
          <w:highlight w:val="yellow"/>
        </w:rPr>
      </w:pPr>
      <w:r w:rsidRPr="009F516D">
        <w:rPr>
          <w:highlight w:val="yellow"/>
        </w:rPr>
        <w:t>Características</w:t>
      </w:r>
    </w:p>
    <w:p w:rsidR="009F516D" w:rsidRPr="009F516D" w:rsidRDefault="009F516D" w:rsidP="009F516D">
      <w:pPr>
        <w:rPr>
          <w:highlight w:val="yellow"/>
        </w:rPr>
      </w:pPr>
      <w:r w:rsidRPr="009F516D">
        <w:rPr>
          <w:highlight w:val="yellow"/>
        </w:rPr>
        <w:lastRenderedPageBreak/>
        <w:t>Alimentación oximetro</w:t>
      </w:r>
      <w:r w:rsidRPr="009F516D">
        <w:rPr>
          <w:highlight w:val="yellow"/>
        </w:rPr>
        <w:tab/>
        <w:t>3.3 [v] ó 5 [v]</w:t>
      </w:r>
    </w:p>
    <w:p w:rsidR="009F516D" w:rsidRPr="009F516D" w:rsidRDefault="009F516D" w:rsidP="009F516D">
      <w:pPr>
        <w:rPr>
          <w:highlight w:val="yellow"/>
        </w:rPr>
      </w:pPr>
      <w:r w:rsidRPr="009F516D">
        <w:rPr>
          <w:highlight w:val="yellow"/>
        </w:rPr>
        <w:t>Tipo de salida</w:t>
      </w:r>
      <w:r w:rsidRPr="009F516D">
        <w:rPr>
          <w:highlight w:val="yellow"/>
        </w:rPr>
        <w:tab/>
        <w:t>Rail - to - Rail</w:t>
      </w:r>
    </w:p>
    <w:p w:rsidR="009F516D" w:rsidRPr="009F516D" w:rsidRDefault="009F516D" w:rsidP="009F516D">
      <w:pPr>
        <w:rPr>
          <w:highlight w:val="yellow"/>
        </w:rPr>
      </w:pPr>
      <w:r w:rsidRPr="009F516D">
        <w:rPr>
          <w:highlight w:val="yellow"/>
        </w:rPr>
        <w:t>Amplitud</w:t>
      </w:r>
      <w:r w:rsidRPr="009F516D">
        <w:rPr>
          <w:highlight w:val="yellow"/>
        </w:rPr>
        <w:tab/>
        <w:t>4.56 [v]</w:t>
      </w:r>
    </w:p>
    <w:p w:rsidR="009F516D" w:rsidRPr="009F516D" w:rsidRDefault="009F516D" w:rsidP="009F516D">
      <w:pPr>
        <w:rPr>
          <w:highlight w:val="yellow"/>
        </w:rPr>
      </w:pPr>
      <w:r w:rsidRPr="009F516D">
        <w:rPr>
          <w:highlight w:val="yellow"/>
        </w:rPr>
        <w:t>Frecuencia</w:t>
      </w:r>
      <w:r w:rsidRPr="009F516D">
        <w:rPr>
          <w:highlight w:val="yellow"/>
        </w:rPr>
        <w:tab/>
        <w:t>1.58 Hz</w:t>
      </w:r>
    </w:p>
    <w:p w:rsidR="009F516D" w:rsidRPr="009F516D" w:rsidRDefault="009F516D" w:rsidP="009F516D">
      <w:pPr>
        <w:rPr>
          <w:highlight w:val="yellow"/>
        </w:rPr>
      </w:pPr>
      <w:r w:rsidRPr="009F516D">
        <w:rPr>
          <w:highlight w:val="yellow"/>
        </w:rPr>
        <w:t>Periodo</w:t>
      </w:r>
      <w:r w:rsidRPr="009F516D">
        <w:rPr>
          <w:highlight w:val="yellow"/>
        </w:rPr>
        <w:tab/>
        <w:t>631.20 ms</w:t>
      </w:r>
    </w:p>
    <w:p w:rsidR="009F516D" w:rsidRPr="009F516D" w:rsidRDefault="009F516D" w:rsidP="009F516D">
      <w:pPr>
        <w:rPr>
          <w:highlight w:val="yellow"/>
          <w:lang w:val="en-US"/>
        </w:rPr>
      </w:pPr>
      <w:r w:rsidRPr="009F516D">
        <w:rPr>
          <w:highlight w:val="yellow"/>
          <w:lang w:val="en-US"/>
        </w:rPr>
        <w:t>V. Max.</w:t>
      </w:r>
      <w:r w:rsidRPr="009F516D">
        <w:rPr>
          <w:highlight w:val="yellow"/>
          <w:lang w:val="en-US"/>
        </w:rPr>
        <w:tab/>
        <w:t>5.20 [v]</w:t>
      </w:r>
    </w:p>
    <w:p w:rsidR="00516A49" w:rsidRDefault="009F516D" w:rsidP="009F516D">
      <w:pPr>
        <w:rPr>
          <w:lang w:val="en-US"/>
        </w:rPr>
      </w:pPr>
      <w:r w:rsidRPr="009F516D">
        <w:rPr>
          <w:highlight w:val="yellow"/>
          <w:lang w:val="en-US"/>
        </w:rPr>
        <w:t>V. Min.</w:t>
      </w:r>
      <w:r w:rsidRPr="009F516D">
        <w:rPr>
          <w:highlight w:val="yellow"/>
          <w:lang w:val="en-US"/>
        </w:rPr>
        <w:tab/>
        <w:t>0.16 [v]</w:t>
      </w:r>
    </w:p>
    <w:p w:rsidR="00516A49" w:rsidRDefault="00A716E3" w:rsidP="00A716E3">
      <w:pPr>
        <w:pStyle w:val="Ttulo5"/>
        <w:rPr>
          <w:lang w:val="en-US"/>
        </w:rPr>
      </w:pPr>
      <w:r w:rsidRPr="00A716E3">
        <w:rPr>
          <w:lang w:val="en-US"/>
        </w:rPr>
        <w:t xml:space="preserve">Procesador de Señal </w:t>
      </w:r>
    </w:p>
    <w:p w:rsidR="001A290D" w:rsidRPr="001A290D" w:rsidRDefault="001A290D" w:rsidP="001A290D">
      <w:r w:rsidRPr="001A290D">
        <w:t xml:space="preserve">La etapa de adquisición de datos tiene una componente hardware, compuesta por el Conversor A/D mismo y una componente software, que es la rutina encargada de dirigir el funcionamiento del Conversor A/D. La rutina señalada fue escrita en C, utilizando como editor de texto PIC C Compiler. </w:t>
      </w:r>
    </w:p>
    <w:p w:rsidR="001A290D" w:rsidRPr="001A290D" w:rsidRDefault="001A290D" w:rsidP="001A290D">
      <w:r w:rsidRPr="001A290D">
        <w:t xml:space="preserve">Para la realización del corte de mínimo sangrado tenemos las dos opciones analizadas anteriormente, por un lado, está la señal de electrocardiografía que analiza los potenciales eléctricos emitidos por el corazón y por el otro tenemos la fotopletismografía que analiza el flujo sanguíneo </w:t>
      </w:r>
    </w:p>
    <w:p w:rsidR="001A290D" w:rsidRPr="001A290D" w:rsidRDefault="001A290D" w:rsidP="001A290D">
      <w:r w:rsidRPr="001A290D">
        <w:t>Diástole y sístole</w:t>
      </w:r>
    </w:p>
    <w:p w:rsidR="001A290D" w:rsidRPr="001A290D" w:rsidRDefault="001A290D" w:rsidP="001A290D">
      <w:r w:rsidRPr="001A290D">
        <w:t>El ciclo cardíaco está formado por un período de relajación este se denomina diástole, seguido de un período de contracción denominado sístole.</w:t>
      </w:r>
    </w:p>
    <w:p w:rsidR="001A290D" w:rsidRPr="001A290D" w:rsidRDefault="001A290D" w:rsidP="001A290D">
      <w:r w:rsidRPr="001A290D">
        <w:t xml:space="preserve">La duración del ciclo cardíaco total, incluidas la sístole y la diástole, es el valor inverso de la frecuencia cardíaca. </w:t>
      </w:r>
    </w:p>
    <w:p w:rsidR="00A716E3" w:rsidRDefault="001A290D" w:rsidP="001A290D">
      <w:r w:rsidRPr="001A290D">
        <w:t xml:space="preserve">La </w:t>
      </w:r>
      <w:r w:rsidRPr="001A290D">
        <w:rPr>
          <w:color w:val="FF0000"/>
        </w:rPr>
        <w:t xml:space="preserve">figura 13 </w:t>
      </w:r>
      <w:r w:rsidRPr="001A290D">
        <w:t xml:space="preserve">muestra los diferentes acontecimientos que se producen durante el ciclo cardíaco para el lado izquierdo del corazón. Las tres curvas superiores muestran los cambios de presión en la aorta, en el ventrículo izquierdo y en la aurícula izquierda, respectivamente. </w:t>
      </w:r>
      <w:r w:rsidRPr="001A290D">
        <w:lastRenderedPageBreak/>
        <w:t>La cuarta curva representa los cambios del volumen ventricular izquierdo, la quinta el electrocardiograma y la sexta un fonocardiograma, que es un registro de los ruidos que produce el corazón (principalmente las válvulas cardíacas) durante su función de bombeo.</w:t>
      </w:r>
    </w:p>
    <w:p w:rsidR="000268E4" w:rsidRDefault="000268E4" w:rsidP="001A290D">
      <w:r>
        <w:rPr>
          <w:noProof/>
          <w:lang w:eastAsia="es-CO"/>
        </w:rPr>
        <w:drawing>
          <wp:inline distT="0" distB="0" distL="0" distR="0" wp14:anchorId="131FD960" wp14:editId="47E2F0AC">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29">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CD30B8" w:rsidRDefault="00CD30B8" w:rsidP="00CD30B8">
      <w:r>
        <w:t>Efecto de la frecuencia cardíaca en la duración del ciclo cardíaco. Cuando aumenta la frecuencia cardíaca, la duración de cada ciclo cardíaco disminuye, incluidas las fases de contracción y relajación. La duración del potencial de acción y el período de contracción (sístole) también decrece, aunque no en un porcentaje tan elevado como en la fase de relajación (diástole). Para una frecuencia cardíaca normal de 72 latidos por minuto, la sístole comprende aproximadamente 0,4 del ciclo cardíaco completo. Para una frecuencia cardíaca triple de lo normal, la sístole supone aproximadamente 0,65 del ciclo cardíaco completo. Esto significa que el corazón que late a una frecuencia muy rápida no permanece relajado el tiempo suficiente para permitir un llenado completo de las cámaras cardíacas antes de la siguiente contracción.</w:t>
      </w:r>
    </w:p>
    <w:p w:rsidR="00CD30B8" w:rsidRDefault="00CD30B8" w:rsidP="00CD30B8"/>
    <w:p w:rsidR="00CD30B8" w:rsidRDefault="00CD30B8" w:rsidP="00CD30B8">
      <w:r>
        <w:t>En este trabajo sólo se considera relevante el Complejo QRS. Cabe señalar que un parámetro importante a ser medido en electrocardiografía es la duración del ciclo cardiaco, con lo cual es posible determinar la frecuencia cardiaca, elemento clave en la generación de nuestra onda de mínimo sangrado.</w:t>
      </w:r>
    </w:p>
    <w:p w:rsidR="00CD30B8" w:rsidRDefault="00CD30B8" w:rsidP="00CD30B8">
      <w:r>
        <w:t>Este bloque está compuesto por el microcontrolador PIC 16F688 que tiene entradas ADC.</w:t>
      </w:r>
    </w:p>
    <w:p w:rsidR="00C45418" w:rsidRDefault="00C45418" w:rsidP="00C45418">
      <w:pPr>
        <w:jc w:val="center"/>
      </w:pPr>
      <w:r>
        <w:rPr>
          <w:rFonts w:eastAsiaTheme="minorEastAsia"/>
          <w:noProof/>
          <w:lang w:eastAsia="es-CO"/>
        </w:rPr>
        <w:drawing>
          <wp:inline distT="0" distB="0" distL="0" distR="0" wp14:anchorId="307C2460" wp14:editId="258C43AE">
            <wp:extent cx="4238625" cy="11715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30">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C45418" w:rsidRPr="001A290D" w:rsidRDefault="00C45418" w:rsidP="00C45418"/>
    <w:p w:rsidR="002B0073" w:rsidRDefault="002B0073" w:rsidP="002B0073">
      <w:pPr>
        <w:pStyle w:val="Ttulo3"/>
      </w:pPr>
      <w:bookmarkStart w:id="35" w:name="_Toc504036467"/>
      <w:r>
        <w:t>Control de Potencia</w:t>
      </w:r>
      <w:bookmarkEnd w:id="35"/>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y resolución o algoasí</w:t>
      </w:r>
    </w:p>
    <w:p w:rsidR="000739A3" w:rsidRPr="005C6135" w:rsidRDefault="00CA6458" w:rsidP="00AB3018">
      <w:pPr>
        <w:pStyle w:val="Sinespaciado"/>
        <w:rPr>
          <w:i/>
          <w:iCs/>
        </w:rPr>
      </w:pPr>
      <w:r w:rsidRPr="005C6135">
        <w:rPr>
          <w:rStyle w:val="nfasis"/>
          <w:i/>
        </w:rPr>
        <w:t>Temperatura de Funcionamiento entre -40Cº y 150 Cº</w:t>
      </w:r>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31">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fldSimple w:instr=" SEQ Figura \* ARABIC ">
        <w:r w:rsidR="00D0423A">
          <w:rPr>
            <w:noProof/>
          </w:rPr>
          <w:t>11</w:t>
        </w:r>
      </w:fldSimple>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8653D4"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lastRenderedPageBreak/>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8653D4"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8653D4"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Este circuito hace las veces de un trimmer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lastRenderedPageBreak/>
        <w:drawing>
          <wp:inline distT="0" distB="0" distL="0" distR="0">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32">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fldSimple w:instr=" SEQ Figura \* ARABIC ">
        <w:r w:rsidR="00D0423A">
          <w:rPr>
            <w:noProof/>
          </w:rPr>
          <w:t>12</w:t>
        </w:r>
      </w:fldSimple>
      <w:r>
        <w:t>.</w:t>
      </w:r>
      <w:r w:rsidRPr="00593CE9">
        <w:t xml:space="preserve"> </w:t>
      </w:r>
      <w:r>
        <w:t xml:space="preserve"> Regulación y Control Potencia DC.</w:t>
      </w:r>
      <w:r w:rsidR="009D0F00">
        <w:t>w</w:t>
      </w:r>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6D383B">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r>
        <w:t>Alimentación</w:t>
      </w:r>
    </w:p>
    <w:p w:rsidR="008A7FA2" w:rsidRDefault="008A7FA2" w:rsidP="008A7FA2">
      <w:r>
        <w:t>El equipo se alimenta de la red eléctrica de 120V 60Hz. Por economía para el proyecto no se diseñaron fuentes de alimentación específicas para proyecto, se usaron dos fuentes conmutadas atx genéricas de 780 Watts usadas usualmente para alimentar computadores de escritorio.</w:t>
      </w:r>
    </w:p>
    <w:p w:rsidR="008A7FA2" w:rsidRDefault="008A7FA2" w:rsidP="008A7FA2">
      <w:r>
        <w:t>Las fuente son de marca tal, como se muestra en la figura tal y tal marca con salidas de -12,12,5,3.3,…. Una fuente alimenta las tarjetas desarrolladas, microcontroladores y resto de electrónica. La segunda fuente conmutada se encarga de proporcionar la energía para la electrónica de potencia.</w:t>
      </w:r>
    </w:p>
    <w:p w:rsidR="008A7FA2" w:rsidRPr="008A7FA2" w:rsidRDefault="008A7FA2" w:rsidP="008A7FA2">
      <w:r w:rsidRPr="00240041">
        <w:rPr>
          <w:highlight w:val="yellow"/>
        </w:rPr>
        <w:t>Hacer graficos con salidas y todo.</w:t>
      </w:r>
    </w:p>
    <w:p w:rsidR="00DC4FA9" w:rsidRDefault="00DC4FA9" w:rsidP="00DC4FA9"/>
    <w:p w:rsidR="000F78AC" w:rsidRDefault="000F78AC" w:rsidP="000F78AC">
      <w:pPr>
        <w:pStyle w:val="Ttulo4"/>
      </w:pPr>
      <w:r>
        <w:lastRenderedPageBreak/>
        <w:t xml:space="preserve">Observaciones. </w:t>
      </w:r>
    </w:p>
    <w:p w:rsidR="000F78AC" w:rsidRPr="00DC4FA9" w:rsidRDefault="000F78AC" w:rsidP="00DC4FA9"/>
    <w:p w:rsidR="002B0073" w:rsidRPr="002B0073" w:rsidRDefault="002B0073" w:rsidP="002B0073">
      <w:pPr>
        <w:pStyle w:val="Ttulo2"/>
      </w:pPr>
      <w:bookmarkStart w:id="36" w:name="_Toc504036468"/>
      <w:r>
        <w:t>Diseño de Interfaz del Usuario</w:t>
      </w:r>
      <w:bookmarkEnd w:id="36"/>
    </w:p>
    <w:p w:rsidR="00784480" w:rsidRDefault="00784480" w:rsidP="00784480">
      <w:r>
        <w:t xml:space="preserve">Se optó por proporcionarle una interface táctil al usuario, por lo cual el equipo cuenta con un display marca tal tal tal de 7”. El diseño de la interface hmi brinda al usuario de una forma fácil e intutiva el control de la potencia del equipo, aparte le brinda información al usuario del estado de la placa de retorno y de si está disponible el uso del corte MinDo.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0BC37B22" wp14:editId="6557773B">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37" w:name="_Toc504036469"/>
      <w:r>
        <w:t>Diseño de Carcasas</w:t>
      </w:r>
      <w:bookmarkEnd w:id="37"/>
    </w:p>
    <w:p w:rsidR="002B0073" w:rsidRDefault="00447581" w:rsidP="002B0073">
      <w:r w:rsidRPr="00447581">
        <w:rPr>
          <w:highlight w:val="yellow"/>
        </w:rPr>
        <w:t xml:space="preserve">Poner vista Explosionada del modelo en solid </w:t>
      </w:r>
      <w:r w:rsidR="003F74DD">
        <w:rPr>
          <w:highlight w:val="yellow"/>
        </w:rPr>
        <w:t>Works</w:t>
      </w:r>
    </w:p>
    <w:p w:rsidR="003F74DD" w:rsidRDefault="003F74DD" w:rsidP="002B0073"/>
    <w:p w:rsidR="002B0073" w:rsidRPr="002B0073" w:rsidRDefault="002B0073" w:rsidP="002B0073">
      <w:pPr>
        <w:pStyle w:val="Ttulo1"/>
      </w:pPr>
      <w:bookmarkStart w:id="38" w:name="_Toc504036470"/>
      <w:r>
        <w:t>Pruebas y Validación de la Unidad Electroquirúrgica</w:t>
      </w:r>
      <w:bookmarkEnd w:id="38"/>
      <w:r>
        <w:t xml:space="preserve">  </w:t>
      </w:r>
    </w:p>
    <w:p w:rsidR="002B0073" w:rsidRPr="002B0073" w:rsidRDefault="003F74DD" w:rsidP="002B0073">
      <w:r w:rsidRPr="003F74DD">
        <w:rPr>
          <w:highlight w:val="yellow"/>
        </w:rPr>
        <w:t>Falta poner contenido introductorio</w:t>
      </w:r>
    </w:p>
    <w:p w:rsidR="00246DB9" w:rsidRDefault="00246DB9" w:rsidP="002B0073">
      <w:pPr>
        <w:pStyle w:val="Ttulo2"/>
      </w:pPr>
      <w:r>
        <w:t xml:space="preserve"> </w:t>
      </w:r>
      <w:bookmarkStart w:id="39" w:name="_Toc504036471"/>
      <w:r w:rsidR="002B0073">
        <w:t>Validación Control de Potencia</w:t>
      </w:r>
      <w:bookmarkEnd w:id="39"/>
    </w:p>
    <w:p w:rsidR="002B0073" w:rsidRDefault="00755A5D" w:rsidP="002B0073">
      <w:r w:rsidRPr="00755A5D">
        <w:rPr>
          <w:highlight w:val="yellow"/>
        </w:rPr>
        <w:t>Poner imágenes del banco de pruebas y tablas que de voltajes y curvas de potencia registradas. Mencionar las limitaciones por instrumentación. También mostrar forma de onda a la salida</w:t>
      </w:r>
    </w:p>
    <w:p w:rsidR="005135BF" w:rsidRDefault="005135BF" w:rsidP="002B0073">
      <w:r>
        <w:rPr>
          <w:noProof/>
          <w:lang w:eastAsia="es-CO"/>
        </w:rPr>
        <w:drawing>
          <wp:inline distT="0" distB="0" distL="0" distR="0" wp14:anchorId="5B97E447" wp14:editId="6D1D5E5E">
            <wp:extent cx="4895850" cy="294293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00367" cy="2945650"/>
                    </a:xfrm>
                    <a:prstGeom prst="rect">
                      <a:avLst/>
                    </a:prstGeom>
                    <a:noFill/>
                  </pic:spPr>
                </pic:pic>
              </a:graphicData>
            </a:graphic>
          </wp:inline>
        </w:drawing>
      </w:r>
    </w:p>
    <w:p w:rsidR="002B0073" w:rsidRDefault="002B0073" w:rsidP="002B0073">
      <w:pPr>
        <w:pStyle w:val="Ttulo2"/>
      </w:pPr>
      <w:bookmarkStart w:id="40" w:name="_Toc504036472"/>
      <w:r>
        <w:t>Validación Mínimo Sangrado</w:t>
      </w:r>
      <w:bookmarkEnd w:id="40"/>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41" w:name="_Toc504036473"/>
      <w:r>
        <w:t>Validación de Normas de Seguridad IEC</w:t>
      </w:r>
      <w:bookmarkEnd w:id="41"/>
    </w:p>
    <w:p w:rsidR="00844B75" w:rsidRPr="00844B75" w:rsidRDefault="00844B75" w:rsidP="00844B75">
      <w:r w:rsidRPr="00844B75">
        <w:rPr>
          <w:highlight w:val="red"/>
        </w:rPr>
        <w:t>Este apartado está superpendiente!!!</w:t>
      </w:r>
    </w:p>
    <w:p w:rsidR="002B0073" w:rsidRDefault="002B0073" w:rsidP="002B0073">
      <w:pPr>
        <w:tabs>
          <w:tab w:val="left" w:pos="5550"/>
        </w:tabs>
      </w:pPr>
    </w:p>
    <w:p w:rsidR="002B0073" w:rsidRDefault="002B0073" w:rsidP="002B0073">
      <w:pPr>
        <w:pStyle w:val="Ttulo1"/>
      </w:pPr>
      <w:bookmarkStart w:id="42" w:name="_Toc504036474"/>
      <w:r>
        <w:lastRenderedPageBreak/>
        <w:t>Conclusiones</w:t>
      </w:r>
      <w:bookmarkEnd w:id="42"/>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lastRenderedPageBreak/>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43" w:name="_Toc504036475"/>
      <w:r>
        <w:t>Recomendaciones</w:t>
      </w:r>
      <w:bookmarkEnd w:id="43"/>
    </w:p>
    <w:p w:rsidR="002B0073" w:rsidRDefault="002B0073" w:rsidP="002B0073">
      <w:pPr>
        <w:tabs>
          <w:tab w:val="left" w:pos="5550"/>
        </w:tabs>
      </w:pPr>
    </w:p>
    <w:p w:rsidR="002B0073" w:rsidRDefault="002B0073" w:rsidP="002B0073">
      <w:pPr>
        <w:pStyle w:val="Ttulo1"/>
      </w:pPr>
      <w:bookmarkStart w:id="44" w:name="_Toc504036476"/>
      <w:r>
        <w:t>Anexos</w:t>
      </w:r>
      <w:bookmarkEnd w:id="44"/>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w:t>
      </w:r>
      <w:r w:rsidRPr="00596381">
        <w:rPr>
          <w:rFonts w:cs="Times New Roman"/>
          <w:noProof/>
          <w:szCs w:val="24"/>
          <w:lang w:val="en-US"/>
        </w:rPr>
        <w:lastRenderedPageBreak/>
        <w:t xml:space="preserve">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3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60437" w:rsidRDefault="00360437" w:rsidP="00EA6F92">
      <w:pPr>
        <w:spacing w:line="240" w:lineRule="auto"/>
      </w:pPr>
      <w:r>
        <w:separator/>
      </w:r>
    </w:p>
  </w:endnote>
  <w:endnote w:type="continuationSeparator" w:id="0">
    <w:p w:rsidR="00360437" w:rsidRDefault="00360437"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60437" w:rsidRDefault="00360437" w:rsidP="00EA6F92">
      <w:pPr>
        <w:spacing w:line="240" w:lineRule="auto"/>
      </w:pPr>
      <w:r>
        <w:separator/>
      </w:r>
    </w:p>
  </w:footnote>
  <w:footnote w:type="continuationSeparator" w:id="0">
    <w:p w:rsidR="00360437" w:rsidRDefault="00360437"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Content>
      <w:p w:rsidR="008653D4" w:rsidRDefault="008653D4">
        <w:pPr>
          <w:pStyle w:val="Encabezado"/>
          <w:jc w:val="right"/>
        </w:pPr>
        <w:r>
          <w:fldChar w:fldCharType="begin"/>
        </w:r>
        <w:r>
          <w:instrText>PAGE   \* MERGEFORMAT</w:instrText>
        </w:r>
        <w:r>
          <w:fldChar w:fldCharType="separate"/>
        </w:r>
        <w:r w:rsidR="003C71AC" w:rsidRPr="003C71AC">
          <w:rPr>
            <w:noProof/>
            <w:lang w:val="es-ES"/>
          </w:rPr>
          <w:t>13</w:t>
        </w:r>
        <w:r>
          <w:fldChar w:fldCharType="end"/>
        </w:r>
      </w:p>
    </w:sdtContent>
  </w:sdt>
  <w:p w:rsidR="008653D4" w:rsidRDefault="008653D4">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7"/>
  </w:num>
  <w:num w:numId="2">
    <w:abstractNumId w:val="6"/>
  </w:num>
  <w:num w:numId="3">
    <w:abstractNumId w:val="9"/>
  </w:num>
  <w:num w:numId="4">
    <w:abstractNumId w:val="8"/>
  </w:num>
  <w:num w:numId="5">
    <w:abstractNumId w:val="5"/>
  </w:num>
  <w:num w:numId="6">
    <w:abstractNumId w:val="10"/>
  </w:num>
  <w:num w:numId="7">
    <w:abstractNumId w:val="0"/>
  </w:num>
  <w:num w:numId="8">
    <w:abstractNumId w:val="16"/>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100D8"/>
    <w:rsid w:val="00011CAF"/>
    <w:rsid w:val="000131C6"/>
    <w:rsid w:val="00024D9B"/>
    <w:rsid w:val="000257AB"/>
    <w:rsid w:val="000268E4"/>
    <w:rsid w:val="0002697F"/>
    <w:rsid w:val="00030714"/>
    <w:rsid w:val="00030AD3"/>
    <w:rsid w:val="00031CCD"/>
    <w:rsid w:val="000369DD"/>
    <w:rsid w:val="000374F4"/>
    <w:rsid w:val="0003780D"/>
    <w:rsid w:val="000378D8"/>
    <w:rsid w:val="00040ED1"/>
    <w:rsid w:val="000469E7"/>
    <w:rsid w:val="00061C3A"/>
    <w:rsid w:val="00067F2C"/>
    <w:rsid w:val="00071F62"/>
    <w:rsid w:val="00072C3D"/>
    <w:rsid w:val="000739A3"/>
    <w:rsid w:val="0007710D"/>
    <w:rsid w:val="000805F0"/>
    <w:rsid w:val="00084429"/>
    <w:rsid w:val="00084E9B"/>
    <w:rsid w:val="00093CD7"/>
    <w:rsid w:val="00095456"/>
    <w:rsid w:val="00095AB6"/>
    <w:rsid w:val="00097AC4"/>
    <w:rsid w:val="000A2B6E"/>
    <w:rsid w:val="000B120C"/>
    <w:rsid w:val="000B4932"/>
    <w:rsid w:val="000B582B"/>
    <w:rsid w:val="000C2D0C"/>
    <w:rsid w:val="000C31BE"/>
    <w:rsid w:val="000E35CB"/>
    <w:rsid w:val="000E4DB2"/>
    <w:rsid w:val="000E4E1B"/>
    <w:rsid w:val="000F12F4"/>
    <w:rsid w:val="000F237A"/>
    <w:rsid w:val="000F78AC"/>
    <w:rsid w:val="001079E7"/>
    <w:rsid w:val="00114215"/>
    <w:rsid w:val="00122F17"/>
    <w:rsid w:val="001240A6"/>
    <w:rsid w:val="00126F4C"/>
    <w:rsid w:val="00127A94"/>
    <w:rsid w:val="00136132"/>
    <w:rsid w:val="00136C2E"/>
    <w:rsid w:val="00145F21"/>
    <w:rsid w:val="001538ED"/>
    <w:rsid w:val="001557B0"/>
    <w:rsid w:val="001618B4"/>
    <w:rsid w:val="001645A3"/>
    <w:rsid w:val="00164892"/>
    <w:rsid w:val="00164C9D"/>
    <w:rsid w:val="0016511A"/>
    <w:rsid w:val="0018389F"/>
    <w:rsid w:val="00190417"/>
    <w:rsid w:val="00190CE9"/>
    <w:rsid w:val="001A290D"/>
    <w:rsid w:val="001A2D49"/>
    <w:rsid w:val="001A35FB"/>
    <w:rsid w:val="001A3B0B"/>
    <w:rsid w:val="001A52F7"/>
    <w:rsid w:val="001A5A4A"/>
    <w:rsid w:val="001A6DD8"/>
    <w:rsid w:val="001B024C"/>
    <w:rsid w:val="001B4337"/>
    <w:rsid w:val="001B49C1"/>
    <w:rsid w:val="001B7606"/>
    <w:rsid w:val="001C5990"/>
    <w:rsid w:val="001D243F"/>
    <w:rsid w:val="001D32AE"/>
    <w:rsid w:val="001D34CC"/>
    <w:rsid w:val="001E4186"/>
    <w:rsid w:val="001E4693"/>
    <w:rsid w:val="001E46E4"/>
    <w:rsid w:val="001E6A2A"/>
    <w:rsid w:val="001E72CB"/>
    <w:rsid w:val="001E749D"/>
    <w:rsid w:val="001F2050"/>
    <w:rsid w:val="001F2867"/>
    <w:rsid w:val="002011AF"/>
    <w:rsid w:val="00203517"/>
    <w:rsid w:val="00205069"/>
    <w:rsid w:val="00205273"/>
    <w:rsid w:val="002265B0"/>
    <w:rsid w:val="00234A93"/>
    <w:rsid w:val="00235FAF"/>
    <w:rsid w:val="00237A1B"/>
    <w:rsid w:val="00240041"/>
    <w:rsid w:val="00243F69"/>
    <w:rsid w:val="00244157"/>
    <w:rsid w:val="00246DB9"/>
    <w:rsid w:val="00247A78"/>
    <w:rsid w:val="002529F8"/>
    <w:rsid w:val="00252A1E"/>
    <w:rsid w:val="002600D3"/>
    <w:rsid w:val="0026200A"/>
    <w:rsid w:val="00264FAA"/>
    <w:rsid w:val="00270978"/>
    <w:rsid w:val="002744EC"/>
    <w:rsid w:val="00277851"/>
    <w:rsid w:val="00281BFB"/>
    <w:rsid w:val="00282CC8"/>
    <w:rsid w:val="002844BB"/>
    <w:rsid w:val="002845B5"/>
    <w:rsid w:val="002876E8"/>
    <w:rsid w:val="002935A2"/>
    <w:rsid w:val="002956D5"/>
    <w:rsid w:val="0029740F"/>
    <w:rsid w:val="002A54BE"/>
    <w:rsid w:val="002B0073"/>
    <w:rsid w:val="002B0868"/>
    <w:rsid w:val="002B3B4F"/>
    <w:rsid w:val="002B3CD2"/>
    <w:rsid w:val="002B711D"/>
    <w:rsid w:val="002C4565"/>
    <w:rsid w:val="002C701C"/>
    <w:rsid w:val="002D157C"/>
    <w:rsid w:val="002D5C62"/>
    <w:rsid w:val="002E3054"/>
    <w:rsid w:val="002E72A0"/>
    <w:rsid w:val="002E7B8C"/>
    <w:rsid w:val="002F3279"/>
    <w:rsid w:val="0030053D"/>
    <w:rsid w:val="0030301C"/>
    <w:rsid w:val="00307A65"/>
    <w:rsid w:val="0031390A"/>
    <w:rsid w:val="00317AB4"/>
    <w:rsid w:val="00322D46"/>
    <w:rsid w:val="003234A0"/>
    <w:rsid w:val="003242A2"/>
    <w:rsid w:val="0032474B"/>
    <w:rsid w:val="00325942"/>
    <w:rsid w:val="00325FB6"/>
    <w:rsid w:val="00334566"/>
    <w:rsid w:val="003351A3"/>
    <w:rsid w:val="00336905"/>
    <w:rsid w:val="003432B0"/>
    <w:rsid w:val="003508BE"/>
    <w:rsid w:val="00353D9C"/>
    <w:rsid w:val="00355DDF"/>
    <w:rsid w:val="00356C58"/>
    <w:rsid w:val="00360437"/>
    <w:rsid w:val="003627E6"/>
    <w:rsid w:val="003629DE"/>
    <w:rsid w:val="0036556E"/>
    <w:rsid w:val="00371338"/>
    <w:rsid w:val="00390974"/>
    <w:rsid w:val="00396A01"/>
    <w:rsid w:val="003A6909"/>
    <w:rsid w:val="003B3833"/>
    <w:rsid w:val="003B41DF"/>
    <w:rsid w:val="003B60D5"/>
    <w:rsid w:val="003C1326"/>
    <w:rsid w:val="003C3060"/>
    <w:rsid w:val="003C68D7"/>
    <w:rsid w:val="003C71AC"/>
    <w:rsid w:val="003C74AD"/>
    <w:rsid w:val="003D31AC"/>
    <w:rsid w:val="003D463E"/>
    <w:rsid w:val="003D59BB"/>
    <w:rsid w:val="003E1D38"/>
    <w:rsid w:val="003E4FE1"/>
    <w:rsid w:val="003F205E"/>
    <w:rsid w:val="003F45FA"/>
    <w:rsid w:val="003F50FD"/>
    <w:rsid w:val="003F74DD"/>
    <w:rsid w:val="0042459F"/>
    <w:rsid w:val="004249F8"/>
    <w:rsid w:val="00434E68"/>
    <w:rsid w:val="00437D0E"/>
    <w:rsid w:val="004404A0"/>
    <w:rsid w:val="00441157"/>
    <w:rsid w:val="00442348"/>
    <w:rsid w:val="00442A84"/>
    <w:rsid w:val="00443169"/>
    <w:rsid w:val="00447581"/>
    <w:rsid w:val="0045106F"/>
    <w:rsid w:val="00454C10"/>
    <w:rsid w:val="004607C2"/>
    <w:rsid w:val="00460A9F"/>
    <w:rsid w:val="00462488"/>
    <w:rsid w:val="00466B79"/>
    <w:rsid w:val="004673E8"/>
    <w:rsid w:val="00470F01"/>
    <w:rsid w:val="00471607"/>
    <w:rsid w:val="00471F27"/>
    <w:rsid w:val="004769CE"/>
    <w:rsid w:val="00481BA0"/>
    <w:rsid w:val="0049304D"/>
    <w:rsid w:val="00495098"/>
    <w:rsid w:val="00496ABD"/>
    <w:rsid w:val="004A0985"/>
    <w:rsid w:val="004A1D6D"/>
    <w:rsid w:val="004A2625"/>
    <w:rsid w:val="004A3D23"/>
    <w:rsid w:val="004B02F4"/>
    <w:rsid w:val="004B0321"/>
    <w:rsid w:val="004B0FB8"/>
    <w:rsid w:val="004B1F6F"/>
    <w:rsid w:val="004B387A"/>
    <w:rsid w:val="004B6827"/>
    <w:rsid w:val="004C63EB"/>
    <w:rsid w:val="004D369C"/>
    <w:rsid w:val="004D4F6B"/>
    <w:rsid w:val="004D5AEE"/>
    <w:rsid w:val="004F341B"/>
    <w:rsid w:val="00501E8A"/>
    <w:rsid w:val="00503F63"/>
    <w:rsid w:val="00506355"/>
    <w:rsid w:val="005073C5"/>
    <w:rsid w:val="005078A8"/>
    <w:rsid w:val="005135BF"/>
    <w:rsid w:val="00516A49"/>
    <w:rsid w:val="00531EC9"/>
    <w:rsid w:val="00531F69"/>
    <w:rsid w:val="005334F1"/>
    <w:rsid w:val="005341F3"/>
    <w:rsid w:val="00535DE2"/>
    <w:rsid w:val="0053616A"/>
    <w:rsid w:val="00542B9F"/>
    <w:rsid w:val="005462B1"/>
    <w:rsid w:val="005548C2"/>
    <w:rsid w:val="00556DDE"/>
    <w:rsid w:val="005616B0"/>
    <w:rsid w:val="0057722A"/>
    <w:rsid w:val="00581C3F"/>
    <w:rsid w:val="00585632"/>
    <w:rsid w:val="00593CE9"/>
    <w:rsid w:val="00596381"/>
    <w:rsid w:val="0059722C"/>
    <w:rsid w:val="00597693"/>
    <w:rsid w:val="005A2738"/>
    <w:rsid w:val="005A2B82"/>
    <w:rsid w:val="005A3A26"/>
    <w:rsid w:val="005A6606"/>
    <w:rsid w:val="005B389C"/>
    <w:rsid w:val="005B7C38"/>
    <w:rsid w:val="005C06C2"/>
    <w:rsid w:val="005C365F"/>
    <w:rsid w:val="005C4FB2"/>
    <w:rsid w:val="005C6135"/>
    <w:rsid w:val="005D57F6"/>
    <w:rsid w:val="005D7CC5"/>
    <w:rsid w:val="005E32BE"/>
    <w:rsid w:val="005F06EB"/>
    <w:rsid w:val="005F23B0"/>
    <w:rsid w:val="00604CCC"/>
    <w:rsid w:val="0060588D"/>
    <w:rsid w:val="006065BF"/>
    <w:rsid w:val="00611205"/>
    <w:rsid w:val="00612A2A"/>
    <w:rsid w:val="00613B1A"/>
    <w:rsid w:val="00614A2B"/>
    <w:rsid w:val="0061799C"/>
    <w:rsid w:val="006214DE"/>
    <w:rsid w:val="0062337D"/>
    <w:rsid w:val="00624FDA"/>
    <w:rsid w:val="00627E8A"/>
    <w:rsid w:val="00627F73"/>
    <w:rsid w:val="00632569"/>
    <w:rsid w:val="00632E64"/>
    <w:rsid w:val="006345E5"/>
    <w:rsid w:val="006404D4"/>
    <w:rsid w:val="006412D9"/>
    <w:rsid w:val="0065374F"/>
    <w:rsid w:val="00654582"/>
    <w:rsid w:val="0066037B"/>
    <w:rsid w:val="006628F8"/>
    <w:rsid w:val="00664777"/>
    <w:rsid w:val="00665FBD"/>
    <w:rsid w:val="00666C84"/>
    <w:rsid w:val="0067766A"/>
    <w:rsid w:val="0068003E"/>
    <w:rsid w:val="00683CBC"/>
    <w:rsid w:val="006849E4"/>
    <w:rsid w:val="00691127"/>
    <w:rsid w:val="00696703"/>
    <w:rsid w:val="006A1E8B"/>
    <w:rsid w:val="006A45C3"/>
    <w:rsid w:val="006A5B7A"/>
    <w:rsid w:val="006A6EAD"/>
    <w:rsid w:val="006B3521"/>
    <w:rsid w:val="006B7E18"/>
    <w:rsid w:val="006C606E"/>
    <w:rsid w:val="006D383B"/>
    <w:rsid w:val="006D477D"/>
    <w:rsid w:val="006D5DE5"/>
    <w:rsid w:val="006D723A"/>
    <w:rsid w:val="006E02E6"/>
    <w:rsid w:val="006E3CB1"/>
    <w:rsid w:val="006E536B"/>
    <w:rsid w:val="006E6F0D"/>
    <w:rsid w:val="006E7578"/>
    <w:rsid w:val="006F2D3F"/>
    <w:rsid w:val="006F4242"/>
    <w:rsid w:val="006F4CE4"/>
    <w:rsid w:val="006F4F0D"/>
    <w:rsid w:val="006F5471"/>
    <w:rsid w:val="006F6C0B"/>
    <w:rsid w:val="006F73C8"/>
    <w:rsid w:val="007029DC"/>
    <w:rsid w:val="0070610B"/>
    <w:rsid w:val="0070699A"/>
    <w:rsid w:val="00707FB7"/>
    <w:rsid w:val="00715901"/>
    <w:rsid w:val="00715FD4"/>
    <w:rsid w:val="00717727"/>
    <w:rsid w:val="007177BA"/>
    <w:rsid w:val="00717825"/>
    <w:rsid w:val="00723657"/>
    <w:rsid w:val="00732D8F"/>
    <w:rsid w:val="00735B13"/>
    <w:rsid w:val="0074250B"/>
    <w:rsid w:val="00744310"/>
    <w:rsid w:val="00750B43"/>
    <w:rsid w:val="00753090"/>
    <w:rsid w:val="00755A5D"/>
    <w:rsid w:val="007572A9"/>
    <w:rsid w:val="007636DA"/>
    <w:rsid w:val="007640F8"/>
    <w:rsid w:val="0077063C"/>
    <w:rsid w:val="00773854"/>
    <w:rsid w:val="00782E37"/>
    <w:rsid w:val="00784480"/>
    <w:rsid w:val="00785E55"/>
    <w:rsid w:val="00785ECA"/>
    <w:rsid w:val="007862EE"/>
    <w:rsid w:val="00790739"/>
    <w:rsid w:val="00790C7C"/>
    <w:rsid w:val="00796BDC"/>
    <w:rsid w:val="007A0052"/>
    <w:rsid w:val="007A4197"/>
    <w:rsid w:val="007C12D8"/>
    <w:rsid w:val="007C221B"/>
    <w:rsid w:val="007C5ECA"/>
    <w:rsid w:val="007C7A9B"/>
    <w:rsid w:val="007D4FCD"/>
    <w:rsid w:val="007E1854"/>
    <w:rsid w:val="007F67F3"/>
    <w:rsid w:val="00805E8C"/>
    <w:rsid w:val="008147F8"/>
    <w:rsid w:val="00820840"/>
    <w:rsid w:val="00824683"/>
    <w:rsid w:val="00824920"/>
    <w:rsid w:val="00827DD1"/>
    <w:rsid w:val="00831A63"/>
    <w:rsid w:val="00832434"/>
    <w:rsid w:val="008330FA"/>
    <w:rsid w:val="008332FA"/>
    <w:rsid w:val="00844B75"/>
    <w:rsid w:val="0084553E"/>
    <w:rsid w:val="00845AB0"/>
    <w:rsid w:val="00845BBD"/>
    <w:rsid w:val="008571C1"/>
    <w:rsid w:val="00857DF7"/>
    <w:rsid w:val="008653D4"/>
    <w:rsid w:val="0086572D"/>
    <w:rsid w:val="008659E2"/>
    <w:rsid w:val="008671F4"/>
    <w:rsid w:val="0087341F"/>
    <w:rsid w:val="00876478"/>
    <w:rsid w:val="00877D91"/>
    <w:rsid w:val="008813D5"/>
    <w:rsid w:val="0088167C"/>
    <w:rsid w:val="00882854"/>
    <w:rsid w:val="00890A90"/>
    <w:rsid w:val="00892090"/>
    <w:rsid w:val="00895B24"/>
    <w:rsid w:val="008960D0"/>
    <w:rsid w:val="00897847"/>
    <w:rsid w:val="008A2C31"/>
    <w:rsid w:val="008A3F8C"/>
    <w:rsid w:val="008A52C3"/>
    <w:rsid w:val="008A7FA2"/>
    <w:rsid w:val="008B1A98"/>
    <w:rsid w:val="008B39F2"/>
    <w:rsid w:val="008C3CDF"/>
    <w:rsid w:val="008C61A9"/>
    <w:rsid w:val="008D1F7B"/>
    <w:rsid w:val="008D22D6"/>
    <w:rsid w:val="008D3E6D"/>
    <w:rsid w:val="008E219D"/>
    <w:rsid w:val="008E68CD"/>
    <w:rsid w:val="008F05B6"/>
    <w:rsid w:val="008F6494"/>
    <w:rsid w:val="00903406"/>
    <w:rsid w:val="009055AA"/>
    <w:rsid w:val="009073A2"/>
    <w:rsid w:val="00910B06"/>
    <w:rsid w:val="00910B56"/>
    <w:rsid w:val="009121A7"/>
    <w:rsid w:val="00913320"/>
    <w:rsid w:val="00913C82"/>
    <w:rsid w:val="00916FED"/>
    <w:rsid w:val="00917CED"/>
    <w:rsid w:val="00923905"/>
    <w:rsid w:val="00923CB1"/>
    <w:rsid w:val="00923F33"/>
    <w:rsid w:val="0092494D"/>
    <w:rsid w:val="00933DC6"/>
    <w:rsid w:val="00945E44"/>
    <w:rsid w:val="00957C30"/>
    <w:rsid w:val="009613FB"/>
    <w:rsid w:val="009615A0"/>
    <w:rsid w:val="0097309B"/>
    <w:rsid w:val="009778CF"/>
    <w:rsid w:val="0098313A"/>
    <w:rsid w:val="009847A9"/>
    <w:rsid w:val="00984F08"/>
    <w:rsid w:val="00987F41"/>
    <w:rsid w:val="00990653"/>
    <w:rsid w:val="00990937"/>
    <w:rsid w:val="009A03AF"/>
    <w:rsid w:val="009A2B88"/>
    <w:rsid w:val="009A2FFE"/>
    <w:rsid w:val="009A30E1"/>
    <w:rsid w:val="009A6C38"/>
    <w:rsid w:val="009B2E9A"/>
    <w:rsid w:val="009B3440"/>
    <w:rsid w:val="009B51BD"/>
    <w:rsid w:val="009C1B5C"/>
    <w:rsid w:val="009C24E5"/>
    <w:rsid w:val="009C5F25"/>
    <w:rsid w:val="009C79B3"/>
    <w:rsid w:val="009D0B92"/>
    <w:rsid w:val="009D0F00"/>
    <w:rsid w:val="009D1E7D"/>
    <w:rsid w:val="009D3600"/>
    <w:rsid w:val="009D6E49"/>
    <w:rsid w:val="009E0FF8"/>
    <w:rsid w:val="009E40D0"/>
    <w:rsid w:val="009E6340"/>
    <w:rsid w:val="009F516D"/>
    <w:rsid w:val="009F5ED5"/>
    <w:rsid w:val="00A00A63"/>
    <w:rsid w:val="00A0113A"/>
    <w:rsid w:val="00A121DC"/>
    <w:rsid w:val="00A24E3D"/>
    <w:rsid w:val="00A31EA0"/>
    <w:rsid w:val="00A411CA"/>
    <w:rsid w:val="00A4553E"/>
    <w:rsid w:val="00A502A5"/>
    <w:rsid w:val="00A507A6"/>
    <w:rsid w:val="00A5140E"/>
    <w:rsid w:val="00A52D7A"/>
    <w:rsid w:val="00A61071"/>
    <w:rsid w:val="00A61FEB"/>
    <w:rsid w:val="00A62C4F"/>
    <w:rsid w:val="00A716E3"/>
    <w:rsid w:val="00A72B99"/>
    <w:rsid w:val="00A83422"/>
    <w:rsid w:val="00A918EE"/>
    <w:rsid w:val="00A95D8D"/>
    <w:rsid w:val="00A9669F"/>
    <w:rsid w:val="00AA0480"/>
    <w:rsid w:val="00AA4F07"/>
    <w:rsid w:val="00AB19C3"/>
    <w:rsid w:val="00AB1FD1"/>
    <w:rsid w:val="00AB3018"/>
    <w:rsid w:val="00AB66B1"/>
    <w:rsid w:val="00AC36C5"/>
    <w:rsid w:val="00AC46AC"/>
    <w:rsid w:val="00AC5B72"/>
    <w:rsid w:val="00AC7F56"/>
    <w:rsid w:val="00AE308B"/>
    <w:rsid w:val="00AE44BC"/>
    <w:rsid w:val="00AE5498"/>
    <w:rsid w:val="00AE68E1"/>
    <w:rsid w:val="00AF1132"/>
    <w:rsid w:val="00AF150E"/>
    <w:rsid w:val="00AF2FC8"/>
    <w:rsid w:val="00AF4203"/>
    <w:rsid w:val="00AF4A86"/>
    <w:rsid w:val="00AF6B14"/>
    <w:rsid w:val="00B02D9A"/>
    <w:rsid w:val="00B06C4B"/>
    <w:rsid w:val="00B07F2F"/>
    <w:rsid w:val="00B10B3A"/>
    <w:rsid w:val="00B11CC0"/>
    <w:rsid w:val="00B124AE"/>
    <w:rsid w:val="00B12BF0"/>
    <w:rsid w:val="00B23136"/>
    <w:rsid w:val="00B27640"/>
    <w:rsid w:val="00B3558D"/>
    <w:rsid w:val="00B36D2F"/>
    <w:rsid w:val="00B40954"/>
    <w:rsid w:val="00B43694"/>
    <w:rsid w:val="00B47296"/>
    <w:rsid w:val="00B47D55"/>
    <w:rsid w:val="00B52539"/>
    <w:rsid w:val="00B55E7D"/>
    <w:rsid w:val="00B60CFD"/>
    <w:rsid w:val="00B61639"/>
    <w:rsid w:val="00B6251D"/>
    <w:rsid w:val="00B635EA"/>
    <w:rsid w:val="00B63E20"/>
    <w:rsid w:val="00B64767"/>
    <w:rsid w:val="00B64ABE"/>
    <w:rsid w:val="00B65A74"/>
    <w:rsid w:val="00B67E0E"/>
    <w:rsid w:val="00B74FDF"/>
    <w:rsid w:val="00B7520A"/>
    <w:rsid w:val="00B77D06"/>
    <w:rsid w:val="00B81D2A"/>
    <w:rsid w:val="00B83513"/>
    <w:rsid w:val="00BA0E09"/>
    <w:rsid w:val="00BA60CC"/>
    <w:rsid w:val="00BB1D01"/>
    <w:rsid w:val="00BB336F"/>
    <w:rsid w:val="00BB3CA1"/>
    <w:rsid w:val="00BB4F02"/>
    <w:rsid w:val="00BC42B8"/>
    <w:rsid w:val="00BD25BC"/>
    <w:rsid w:val="00BD350B"/>
    <w:rsid w:val="00BD7ABC"/>
    <w:rsid w:val="00BE13F4"/>
    <w:rsid w:val="00BE4A8E"/>
    <w:rsid w:val="00BE50A2"/>
    <w:rsid w:val="00BE6896"/>
    <w:rsid w:val="00BF20C4"/>
    <w:rsid w:val="00C0170B"/>
    <w:rsid w:val="00C12450"/>
    <w:rsid w:val="00C1539F"/>
    <w:rsid w:val="00C17AB8"/>
    <w:rsid w:val="00C41E60"/>
    <w:rsid w:val="00C45355"/>
    <w:rsid w:val="00C45418"/>
    <w:rsid w:val="00C55135"/>
    <w:rsid w:val="00C62CA2"/>
    <w:rsid w:val="00C64DE0"/>
    <w:rsid w:val="00C7119F"/>
    <w:rsid w:val="00C719D1"/>
    <w:rsid w:val="00C726D7"/>
    <w:rsid w:val="00C7549A"/>
    <w:rsid w:val="00C82704"/>
    <w:rsid w:val="00C82B0D"/>
    <w:rsid w:val="00C84B27"/>
    <w:rsid w:val="00C87D30"/>
    <w:rsid w:val="00C978BF"/>
    <w:rsid w:val="00CA23F8"/>
    <w:rsid w:val="00CA2685"/>
    <w:rsid w:val="00CA6458"/>
    <w:rsid w:val="00CA7983"/>
    <w:rsid w:val="00CA7ECB"/>
    <w:rsid w:val="00CB0A54"/>
    <w:rsid w:val="00CC63F8"/>
    <w:rsid w:val="00CC6910"/>
    <w:rsid w:val="00CC783B"/>
    <w:rsid w:val="00CD1F9E"/>
    <w:rsid w:val="00CD2468"/>
    <w:rsid w:val="00CD30B8"/>
    <w:rsid w:val="00CD515E"/>
    <w:rsid w:val="00CD5960"/>
    <w:rsid w:val="00CE31F8"/>
    <w:rsid w:val="00CE513D"/>
    <w:rsid w:val="00CE6BA9"/>
    <w:rsid w:val="00CF34F8"/>
    <w:rsid w:val="00CF61FA"/>
    <w:rsid w:val="00D0423A"/>
    <w:rsid w:val="00D04B32"/>
    <w:rsid w:val="00D05578"/>
    <w:rsid w:val="00D105F9"/>
    <w:rsid w:val="00D1173F"/>
    <w:rsid w:val="00D12D6D"/>
    <w:rsid w:val="00D1356D"/>
    <w:rsid w:val="00D16567"/>
    <w:rsid w:val="00D235EB"/>
    <w:rsid w:val="00D23D06"/>
    <w:rsid w:val="00D25D42"/>
    <w:rsid w:val="00D26CE5"/>
    <w:rsid w:val="00D27C22"/>
    <w:rsid w:val="00D30BA0"/>
    <w:rsid w:val="00D34702"/>
    <w:rsid w:val="00D34A53"/>
    <w:rsid w:val="00D3693E"/>
    <w:rsid w:val="00D372AC"/>
    <w:rsid w:val="00D418B7"/>
    <w:rsid w:val="00D4387E"/>
    <w:rsid w:val="00D44014"/>
    <w:rsid w:val="00D440DF"/>
    <w:rsid w:val="00D46216"/>
    <w:rsid w:val="00D51FD2"/>
    <w:rsid w:val="00D67CB2"/>
    <w:rsid w:val="00D710A3"/>
    <w:rsid w:val="00D7145F"/>
    <w:rsid w:val="00D73E2E"/>
    <w:rsid w:val="00D7692E"/>
    <w:rsid w:val="00D774B1"/>
    <w:rsid w:val="00D857BD"/>
    <w:rsid w:val="00D90F70"/>
    <w:rsid w:val="00D93042"/>
    <w:rsid w:val="00DA0C40"/>
    <w:rsid w:val="00DA267B"/>
    <w:rsid w:val="00DA6614"/>
    <w:rsid w:val="00DA7598"/>
    <w:rsid w:val="00DB0CDA"/>
    <w:rsid w:val="00DB3AE2"/>
    <w:rsid w:val="00DB79F7"/>
    <w:rsid w:val="00DC06E9"/>
    <w:rsid w:val="00DC3567"/>
    <w:rsid w:val="00DC4DFC"/>
    <w:rsid w:val="00DC4FA9"/>
    <w:rsid w:val="00DE2C4C"/>
    <w:rsid w:val="00DE592A"/>
    <w:rsid w:val="00DE633E"/>
    <w:rsid w:val="00DE661E"/>
    <w:rsid w:val="00DE7882"/>
    <w:rsid w:val="00DF4E6E"/>
    <w:rsid w:val="00DF540D"/>
    <w:rsid w:val="00DF5EC4"/>
    <w:rsid w:val="00E0034E"/>
    <w:rsid w:val="00E03FE6"/>
    <w:rsid w:val="00E06D17"/>
    <w:rsid w:val="00E17278"/>
    <w:rsid w:val="00E200CE"/>
    <w:rsid w:val="00E22CCD"/>
    <w:rsid w:val="00E263AA"/>
    <w:rsid w:val="00E266F2"/>
    <w:rsid w:val="00E375C4"/>
    <w:rsid w:val="00E45B8F"/>
    <w:rsid w:val="00E460E1"/>
    <w:rsid w:val="00E465C2"/>
    <w:rsid w:val="00E46AAF"/>
    <w:rsid w:val="00E47140"/>
    <w:rsid w:val="00E51496"/>
    <w:rsid w:val="00E53370"/>
    <w:rsid w:val="00E6003C"/>
    <w:rsid w:val="00E65185"/>
    <w:rsid w:val="00E73908"/>
    <w:rsid w:val="00E73D3A"/>
    <w:rsid w:val="00E760E0"/>
    <w:rsid w:val="00E7786F"/>
    <w:rsid w:val="00E86750"/>
    <w:rsid w:val="00E91D60"/>
    <w:rsid w:val="00E942E0"/>
    <w:rsid w:val="00E94F67"/>
    <w:rsid w:val="00E9637F"/>
    <w:rsid w:val="00EA5D61"/>
    <w:rsid w:val="00EA6F92"/>
    <w:rsid w:val="00EA7A40"/>
    <w:rsid w:val="00EB429A"/>
    <w:rsid w:val="00EC4DD6"/>
    <w:rsid w:val="00EC6663"/>
    <w:rsid w:val="00ED547D"/>
    <w:rsid w:val="00ED7113"/>
    <w:rsid w:val="00EE3BA8"/>
    <w:rsid w:val="00EF10BF"/>
    <w:rsid w:val="00EF691B"/>
    <w:rsid w:val="00EF79BC"/>
    <w:rsid w:val="00F02950"/>
    <w:rsid w:val="00F0392A"/>
    <w:rsid w:val="00F0393A"/>
    <w:rsid w:val="00F16112"/>
    <w:rsid w:val="00F16E77"/>
    <w:rsid w:val="00F20DA1"/>
    <w:rsid w:val="00F21EA8"/>
    <w:rsid w:val="00F2399B"/>
    <w:rsid w:val="00F33110"/>
    <w:rsid w:val="00F33F7A"/>
    <w:rsid w:val="00F344ED"/>
    <w:rsid w:val="00F35B50"/>
    <w:rsid w:val="00F3660E"/>
    <w:rsid w:val="00F36A7E"/>
    <w:rsid w:val="00F42CA1"/>
    <w:rsid w:val="00F42D41"/>
    <w:rsid w:val="00F458FC"/>
    <w:rsid w:val="00F468E0"/>
    <w:rsid w:val="00F55602"/>
    <w:rsid w:val="00F56A73"/>
    <w:rsid w:val="00F67698"/>
    <w:rsid w:val="00F67CDA"/>
    <w:rsid w:val="00F71179"/>
    <w:rsid w:val="00F725E3"/>
    <w:rsid w:val="00F732F6"/>
    <w:rsid w:val="00F73678"/>
    <w:rsid w:val="00F74C06"/>
    <w:rsid w:val="00F83150"/>
    <w:rsid w:val="00F85DBB"/>
    <w:rsid w:val="00F943CD"/>
    <w:rsid w:val="00F95912"/>
    <w:rsid w:val="00F96D3D"/>
    <w:rsid w:val="00FA446E"/>
    <w:rsid w:val="00FB128D"/>
    <w:rsid w:val="00FB18B6"/>
    <w:rsid w:val="00FB2842"/>
    <w:rsid w:val="00FB28B9"/>
    <w:rsid w:val="00FB503E"/>
    <w:rsid w:val="00FB70C4"/>
    <w:rsid w:val="00FC52C5"/>
    <w:rsid w:val="00FD30B9"/>
    <w:rsid w:val="00FD4B05"/>
    <w:rsid w:val="00FD6FB7"/>
    <w:rsid w:val="00FE20E5"/>
    <w:rsid w:val="00FE3BAF"/>
    <w:rsid w:val="00FF09C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47411A"/>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chart" Target="charts/chart1.xml"/><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PNG"/><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45F9FD-22F8-40CA-9066-17D79E615C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37</TotalTime>
  <Pages>48</Pages>
  <Words>15864</Words>
  <Characters>87254</Characters>
  <Application>Microsoft Office Word</Application>
  <DocSecurity>0</DocSecurity>
  <Lines>727</Lines>
  <Paragraphs>2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219</cp:revision>
  <cp:lastPrinted>2018-05-09T22:19:00Z</cp:lastPrinted>
  <dcterms:created xsi:type="dcterms:W3CDTF">2018-01-22T01:49:00Z</dcterms:created>
  <dcterms:modified xsi:type="dcterms:W3CDTF">2018-05-10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